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067A" w:rsidRDefault="009C067A">
      <w:pPr>
        <w:rPr>
          <w:b/>
        </w:rPr>
      </w:pPr>
      <w:r>
        <w:rPr>
          <w:b/>
        </w:rPr>
        <w:t>Risks of Type 2 Oral Polio Vaccine use in post-cessation outbreak response</w:t>
      </w:r>
    </w:p>
    <w:p w:rsidR="009C067A" w:rsidRDefault="009C067A">
      <w:r>
        <w:t>Kevin McCarthy</w:t>
      </w:r>
    </w:p>
    <w:p w:rsidR="009C067A" w:rsidRDefault="009C067A"/>
    <w:p w:rsidR="009C067A" w:rsidRDefault="009C067A">
      <w:pPr>
        <w:rPr>
          <w:b/>
        </w:rPr>
      </w:pPr>
      <w:r>
        <w:rPr>
          <w:b/>
        </w:rPr>
        <w:t>Abstract</w:t>
      </w:r>
    </w:p>
    <w:p w:rsidR="00976618" w:rsidRDefault="00976618">
      <w:pPr>
        <w:rPr>
          <w:b/>
        </w:rPr>
      </w:pPr>
      <w:r>
        <w:rPr>
          <w:b/>
        </w:rPr>
        <w:t>Background</w:t>
      </w:r>
    </w:p>
    <w:p w:rsidR="00976618" w:rsidRDefault="00BB22E3">
      <w:r>
        <w:t>In April 2016,</w:t>
      </w:r>
      <w:r w:rsidR="009C067A">
        <w:t xml:space="preserve"> </w:t>
      </w:r>
      <w:r w:rsidR="0020391B">
        <w:t xml:space="preserve">the Sabin-strain </w:t>
      </w:r>
      <w:r w:rsidR="009C067A">
        <w:t>Oral Polio Vaccine</w:t>
      </w:r>
      <w:r w:rsidR="0020391B">
        <w:t xml:space="preserve"> Type two</w:t>
      </w:r>
      <w:r w:rsidR="009C067A">
        <w:t xml:space="preserve"> (OPV</w:t>
      </w:r>
      <w:r w:rsidR="00DD4EC4">
        <w:t>2</w:t>
      </w:r>
      <w:r w:rsidR="009C067A">
        <w:t xml:space="preserve">) </w:t>
      </w:r>
      <w:r>
        <w:t xml:space="preserve">was removed from </w:t>
      </w:r>
      <w:r w:rsidR="009C067A">
        <w:t>routine and campaign immunization</w:t>
      </w:r>
      <w:r>
        <w:t xml:space="preserve"> </w:t>
      </w:r>
      <w:r w:rsidR="00976618">
        <w:t>worldwide</w:t>
      </w:r>
      <w:r>
        <w:t>.</w:t>
      </w:r>
      <w:r w:rsidR="00CB1E5B">
        <w:t xml:space="preserve"> </w:t>
      </w:r>
      <w:r w:rsidR="009C067A">
        <w:t xml:space="preserve"> </w:t>
      </w:r>
      <w:r>
        <w:t>W</w:t>
      </w:r>
      <w:r w:rsidR="009C067A">
        <w:t xml:space="preserve">ild </w:t>
      </w:r>
      <w:r>
        <w:t>T</w:t>
      </w:r>
      <w:r w:rsidR="0020391B">
        <w:t>ype Two</w:t>
      </w:r>
      <w:r w:rsidR="009C067A">
        <w:t xml:space="preserve"> poliovirus (WPV2) was </w:t>
      </w:r>
      <w:r>
        <w:t>last observed in 1999</w:t>
      </w:r>
      <w:r w:rsidR="009C067A">
        <w:t xml:space="preserve"> in </w:t>
      </w:r>
      <w:r>
        <w:t>India</w:t>
      </w:r>
      <w:r w:rsidR="00EF2D0E">
        <w:t xml:space="preserve">; </w:t>
      </w:r>
      <w:r>
        <w:t>since then</w:t>
      </w:r>
      <w:r w:rsidR="009C067A">
        <w:t xml:space="preserve">, all Type </w:t>
      </w:r>
      <w:r w:rsidR="0020391B">
        <w:t>Two</w:t>
      </w:r>
      <w:r w:rsidR="009C067A">
        <w:t xml:space="preserve"> paralytic poliomyelitis has been caused by the attenuated OPV strain, through vaccine-associated paralytic polio </w:t>
      </w:r>
      <w:r w:rsidR="008F03D7">
        <w:t xml:space="preserve">(VAPP) </w:t>
      </w:r>
      <w:r w:rsidR="009C067A">
        <w:t>or circulating vaccine-derived poliovirus</w:t>
      </w:r>
      <w:r w:rsidR="00EF2D0E">
        <w:t>es</w:t>
      </w:r>
      <w:r w:rsidR="008F03D7">
        <w:t xml:space="preserve"> (</w:t>
      </w:r>
      <w:proofErr w:type="spellStart"/>
      <w:r w:rsidR="008F03D7">
        <w:t>cVDPV</w:t>
      </w:r>
      <w:proofErr w:type="spellEnd"/>
      <w:r w:rsidR="008F03D7">
        <w:t>).</w:t>
      </w:r>
      <w:r w:rsidR="00CB1E5B">
        <w:t xml:space="preserve"> </w:t>
      </w:r>
      <w:r w:rsidR="00976618">
        <w:t>Interrupting any transmission that continues post-cessation may require OPV2 in outbreak response, risking the seeding of new VDPV strains.</w:t>
      </w:r>
      <w:r w:rsidR="00CB1E5B">
        <w:t xml:space="preserve"> </w:t>
      </w:r>
      <w:r w:rsidR="00976618">
        <w:t>The possibility of a vicious cycle</w:t>
      </w:r>
      <w:r w:rsidR="00EF2D0E">
        <w:t xml:space="preserve">, of outbreak responses seeding new cVDPV2 lineages, </w:t>
      </w:r>
      <w:r w:rsidR="00976618">
        <w:t>presents a fundamental risk to the success of OPV2 cessation.</w:t>
      </w:r>
      <w:r w:rsidR="00CB1E5B">
        <w:t xml:space="preserve"> </w:t>
      </w:r>
    </w:p>
    <w:p w:rsidR="00976618" w:rsidRDefault="00976618">
      <w:pPr>
        <w:rPr>
          <w:b/>
        </w:rPr>
      </w:pPr>
      <w:r>
        <w:rPr>
          <w:b/>
        </w:rPr>
        <w:t>Methods</w:t>
      </w:r>
    </w:p>
    <w:p w:rsidR="00976618" w:rsidRPr="00976618" w:rsidRDefault="00976618">
      <w:r>
        <w:t>The EMOD individual-based disease transmission model was used to investigate the risk of OPV2 use in outbreak response post-cessation, in a model of West African populations.</w:t>
      </w:r>
      <w:r w:rsidR="00CB1E5B">
        <w:t xml:space="preserve"> </w:t>
      </w:r>
      <w:r>
        <w:t>Modeling begins with a hypothetical outbreak response in northwest Nigeria, and a new cVDPV2 lineage was considered to</w:t>
      </w:r>
      <w:r w:rsidR="0020391B">
        <w:t xml:space="preserve"> have established if the OPV2</w:t>
      </w:r>
      <w:r>
        <w:t xml:space="preserve"> virus escaped the response region and continued to circulate </w:t>
      </w:r>
      <w:r w:rsidR="0020391B">
        <w:t>nine</w:t>
      </w:r>
      <w:r>
        <w:t xml:space="preserve"> </w:t>
      </w:r>
      <w:proofErr w:type="gramStart"/>
      <w:r>
        <w:t>months</w:t>
      </w:r>
      <w:proofErr w:type="gramEnd"/>
      <w:r>
        <w:t xml:space="preserve"> post-response.</w:t>
      </w:r>
      <w:r w:rsidR="00CB1E5B">
        <w:t xml:space="preserve"> </w:t>
      </w:r>
      <w:r>
        <w:t>The probability of this event is investi</w:t>
      </w:r>
      <w:r w:rsidR="00EF2D0E">
        <w:t>gated in a variety of possible scenarios.</w:t>
      </w:r>
    </w:p>
    <w:p w:rsidR="00976618" w:rsidRDefault="00976618">
      <w:pPr>
        <w:rPr>
          <w:b/>
        </w:rPr>
      </w:pPr>
      <w:r>
        <w:rPr>
          <w:b/>
        </w:rPr>
        <w:t>Findings</w:t>
      </w:r>
    </w:p>
    <w:p w:rsidR="00976618" w:rsidRPr="00976618" w:rsidRDefault="00976618">
      <w:r>
        <w:t xml:space="preserve">Under a broad </w:t>
      </w:r>
      <w:r w:rsidR="00EF2D0E">
        <w:t xml:space="preserve">range of realistic scenarios, the probability of OPV2 use in outbreak response establishing new cVDPV2 lineages in this model exceeds 50% in as little as 18 months or as long as </w:t>
      </w:r>
      <w:r w:rsidR="0020391B">
        <w:t>four</w:t>
      </w:r>
      <w:r w:rsidR="00EF2D0E">
        <w:t xml:space="preserve"> </w:t>
      </w:r>
      <w:proofErr w:type="gramStart"/>
      <w:r w:rsidR="00EF2D0E">
        <w:t>years</w:t>
      </w:r>
      <w:proofErr w:type="gramEnd"/>
      <w:r w:rsidR="00EF2D0E">
        <w:t xml:space="preserve"> post-cessation.</w:t>
      </w:r>
      <w:r w:rsidR="00CB1E5B">
        <w:t xml:space="preserve"> </w:t>
      </w:r>
      <w:r w:rsidR="00EF2D0E">
        <w:t xml:space="preserve"> </w:t>
      </w:r>
    </w:p>
    <w:p w:rsidR="00976618" w:rsidRDefault="00976618">
      <w:pPr>
        <w:rPr>
          <w:b/>
        </w:rPr>
      </w:pPr>
      <w:r>
        <w:rPr>
          <w:b/>
        </w:rPr>
        <w:t>Interpretation</w:t>
      </w:r>
    </w:p>
    <w:p w:rsidR="00EF2D0E" w:rsidRPr="00EF2D0E" w:rsidRDefault="00EF2D0E">
      <w:r>
        <w:t>The risk of a vicious cycle of outbreak responses</w:t>
      </w:r>
      <w:r>
        <w:t xml:space="preserve"> implies a need to focus programmatic activities towards the goal of mitigating the probability that OPV2 use will be needed in the future: maintaining high-quality surveillance systems, broadening near-term outbreak responses, strengthening access to IPV in routine immunization, negotiating access to currently inaccessible areas, and continuing the push for a new polio vaccine that can induce mucosal immunity without the attendant risks of transmission or reversion.</w:t>
      </w:r>
      <w:r w:rsidR="00CB1E5B">
        <w:t xml:space="preserve"> </w:t>
      </w:r>
    </w:p>
    <w:p w:rsidR="00976618" w:rsidRDefault="00976618">
      <w:pPr>
        <w:rPr>
          <w:b/>
        </w:rPr>
      </w:pPr>
      <w:r>
        <w:rPr>
          <w:b/>
        </w:rPr>
        <w:t>Funding</w:t>
      </w:r>
    </w:p>
    <w:p w:rsidR="00BB22E3" w:rsidRDefault="00EA768A">
      <w:r>
        <w:t>The author is supported by Bill and Melinda Gates through the Global Good Fund.</w:t>
      </w:r>
    </w:p>
    <w:p w:rsidR="00BB22E3" w:rsidRDefault="00BB22E3">
      <w:r>
        <w:rPr>
          <w:b/>
        </w:rPr>
        <w:t>Background</w:t>
      </w:r>
    </w:p>
    <w:p w:rsidR="00BB22E3" w:rsidRDefault="00BB22E3">
      <w:r>
        <w:t>April 2016 marks a global cess</w:t>
      </w:r>
      <w:r w:rsidR="0020391B">
        <w:t xml:space="preserve">ation of the use of </w:t>
      </w:r>
      <w:r>
        <w:t xml:space="preserve">Oral Polio Vaccine </w:t>
      </w:r>
      <w:r w:rsidR="0020391B">
        <w:t xml:space="preserve">Type Two </w:t>
      </w:r>
      <w:r>
        <w:t>(OPV</w:t>
      </w:r>
      <w:r w:rsidR="00DD4EC4">
        <w:t>2</w:t>
      </w:r>
      <w:r>
        <w:t xml:space="preserve">) in routine and campaign immunization, with all </w:t>
      </w:r>
      <w:r w:rsidR="008F03D7">
        <w:t xml:space="preserve">155 </w:t>
      </w:r>
      <w:r>
        <w:t>OPV</w:t>
      </w:r>
      <w:r w:rsidR="008F03D7">
        <w:t>-using</w:t>
      </w:r>
      <w:r>
        <w:t xml:space="preserve"> countries switching from the trivalent form to the bivalent form of OPV</w:t>
      </w:r>
      <w:r w:rsidR="00B4570A">
        <w:t>.</w:t>
      </w:r>
      <w:r w:rsidR="00B4570A">
        <w:fldChar w:fldCharType="begin" w:fldLock="1"/>
      </w:r>
      <w:r w:rsidR="00B4570A">
        <w:instrText>ADDIN CSL_CITATION { "citationItems" : [ { "id" : "ITEM-1", "itemData" : { "URL" : "http://web.archive.org/web/20160802181557/http://maps.who.int/OPV_switch/", "accessed" : { "date-parts" : [ [ "2016", "8", "2" ] ] }, "author" : [ { "dropping-particle" : "", "family" : "World Health Organization", "given" : "", "non-dropping-particle" : "", "parse-names" : false, "suffix" : "" } ], "id" : "ITEM-1", "issued" : { "date-parts" : [ [ "2016" ] ] }, "title" : "Global switch in oral polio vaccines Situation report", "type" : "webpage" }, "uris" : [ "http://www.mendeley.com/documents/?uuid=b28b02ca-0015-35e0-8ac5-4f69fe9f1503" ] } ], "mendeley" : { "formattedCitation" : "&lt;sup&gt;1&lt;/sup&gt;", "plainTextFormattedCitation" : "1", "previouslyFormattedCitation" : "&lt;sup&gt;1&lt;/sup&gt;" }, "properties" : { "noteIndex" : 0 }, "schema" : "https://github.com/citation-style-language/schema/raw/master/csl-citation.json" }</w:instrText>
      </w:r>
      <w:r w:rsidR="00B4570A">
        <w:fldChar w:fldCharType="separate"/>
      </w:r>
      <w:r w:rsidR="00B4570A" w:rsidRPr="00B4570A">
        <w:rPr>
          <w:noProof/>
          <w:vertAlign w:val="superscript"/>
        </w:rPr>
        <w:t>1</w:t>
      </w:r>
      <w:r w:rsidR="00B4570A">
        <w:fldChar w:fldCharType="end"/>
      </w:r>
      <w:r>
        <w:t xml:space="preserve"> The last case of wild type 2 poliovirus (WPV2</w:t>
      </w:r>
      <w:r w:rsidR="008F03D7">
        <w:t>) was observed in India, in 1999</w:t>
      </w:r>
      <w:r w:rsidR="00B4570A">
        <w:t>.</w:t>
      </w:r>
      <w:r w:rsidR="008F03D7">
        <w:fldChar w:fldCharType="begin" w:fldLock="1"/>
      </w:r>
      <w:r w:rsidR="00B4570A">
        <w:instrText>ADDIN CSL_CITATION { "citationItems" : [ { "id" : "ITEM-1", "itemData" : { "URL" : "https://web.archive.org/web/20160802182045/http://www.polioeradication.org/mediaroom/newsstories/Global-eradication-of-wild-poliovirus-type-2-verified/tabid/526/news/1289/Default.aspx", "accessed" : { "date-parts" : [ [ "2016", "8", "2" ] ] }, "author" : [ { "dropping-particle" : "", "family" : "World Health Organization", "given" : "", "non-dropping-particle" : "", "parse-names" : false, "suffix" : "" } ], "id" : "ITEM-1", "issued" : { "date-parts" : [ [ "2015" ] ] }, "title" : "Global eradication of wild poliovirus type 2 declared", "type" : "webpage" }, "uris" : [ "http://www.mendeley.com/documents/?uuid=7f8f94fd-b156-33d3-9e3e-7fe828badee6" ] } ], "mendeley" : { "formattedCitation" : "&lt;sup&gt;2&lt;/sup&gt;", "plainTextFormattedCitation" : "2", "previouslyFormattedCitation" : "&lt;sup&gt;2&lt;/sup&gt;" }, "properties" : { "noteIndex" : 0 }, "schema" : "https://github.com/citation-style-language/schema/raw/master/csl-citation.json" }</w:instrText>
      </w:r>
      <w:r w:rsidR="008F03D7">
        <w:fldChar w:fldCharType="separate"/>
      </w:r>
      <w:r w:rsidR="008F03D7" w:rsidRPr="008F03D7">
        <w:rPr>
          <w:noProof/>
          <w:vertAlign w:val="superscript"/>
        </w:rPr>
        <w:t>2</w:t>
      </w:r>
      <w:r w:rsidR="008F03D7">
        <w:fldChar w:fldCharType="end"/>
      </w:r>
      <w:r w:rsidR="008F03D7">
        <w:t xml:space="preserve"> OPV2 is a live, attenuated viru</w:t>
      </w:r>
      <w:r w:rsidR="00495242">
        <w:t>s, capable of transmission and genetic reversion</w:t>
      </w:r>
      <w:r w:rsidR="008F03D7">
        <w:t xml:space="preserve"> to a more pathogenic </w:t>
      </w:r>
      <w:r w:rsidR="008F03D7">
        <w:lastRenderedPageBreak/>
        <w:t>phenotype</w:t>
      </w:r>
      <w:r w:rsidR="00840862">
        <w:t xml:space="preserve"> (vaccine-derived poliovirus, or VDPV)</w:t>
      </w:r>
      <w:r w:rsidR="008F03D7">
        <w:t>.</w:t>
      </w:r>
      <w:r w:rsidR="00840862">
        <w:fldChar w:fldCharType="begin" w:fldLock="1"/>
      </w:r>
      <w:r w:rsidR="003B3437">
        <w:instrText>ADDIN CSL_CITATION { "citationItems" : [ { "id" : "ITEM-1", "itemData" : { "DOI" : "10.1056/NEJMoa0910074", "ISSN" : "1533-4406", "PMID" : "20573924", "abstract" : "BACKGROUND: The largest recorded outbreak of a circulating vaccine-derived poliovirus (cVDPV), detected in Nigeria, provides a unique opportunity to analyze the pathogenicity of the virus, the clinical severity of the disease, and the effectiveness of control measures for cVDPVs as compared with wild-type poliovirus (WPV).\n\nMETHODS: We identified cases of acute flaccid paralysis associated with fecal excretion of type 2 cVDPV, type 1 WPV, or type 3 WPV reported in Nigeria through routine surveillance from January 1, 2005, through June 30, 2009. The clinical characteristics of these cases, the clinical attack rates for each virus, and the effectiveness of oral polio vaccines in preventing paralysis from each virus were compared.\n\nRESULTS: No significant differences were found in the clinical severity of paralysis among the 278 cases of type 2 cVDPV, the 2323 cases of type 1 WPV, and the 1059 cases of type 3 WPV. The estimated average annual clinical attack rates of type 1 WPV, type 2 cVDPV, and type 3 WPV per 100,000 susceptible children under 5 years of age were 6.8 (95% confidence interval [CI], 5.9 to 7.7), 2.7 (95% CI, 1.9 to 3.6), and 4.0 (95% CI, 3.4 to 4.7), respectively. The estimated effectiveness of trivalent oral polio vaccine against paralysis from type 2 cVDPV was 38% (95% CI, 15 to 54%) per dose, which was substantially higher than that against paralysis from type 1 WPV (13%; 95% CI, 8 to 18%), or type 3 WPV (20%; 95% CI, 12 to 26%). The more frequent use of serotype 1 and serotype 3 monovalent oral polio vaccines has resulted in improvements in vaccine-induced population immunity against these serotypes and in declines in immunity to type 2 cVDPV.\n\nCONCLUSIONS: The attack rate and severity of disease associated with the recent cVDPV identified in Nigeria are similar to those associated with WPV. International planning for the management of the risk of WPV, both before and after eradication, must include scenarios in which equally virulent and pathogenic cVDPVs could emerge.", "author" : [ { "dropping-particle" : "", "family" : "Jenkins", "given" : "Helen E", "non-dropping-particle" : "", "parse-names" : false, "suffix" : "" }, { "dropping-particle" : "", "family" : "Aylward", "given" : "R Bruce", "non-dropping-particle" : "", "parse-names" : false, "suffix" : "" }, { "dropping-particle" : "", "family" : "Gasasira", "given" : "Alex", "non-dropping-particle" : "", "parse-names" : false, "suffix" : "" }, { "dropping-particle" : "", "family" : "Donnelly", "given" : "Christl A", "non-dropping-particle" : "", "parse-names" : false, "suffix" : "" }, { "dropping-particle" : "", "family" : "Mwanza", "given" : "Michael", "non-dropping-particle" : "", "parse-names" : false, "suffix" : "" }, { "dropping-particle" : "", "family" : "Corander", "given" : "Jukka", "non-dropping-particle" : "", "parse-names" : false, "suffix" : "" }, { "dropping-particle" : "", "family" : "Garnier", "given" : "Sandra", "non-dropping-particle" : "", "parse-names" : false, "suffix" : "" }, { "dropping-particle" : "", "family" : "Chauvin", "given" : "Claire", "non-dropping-particle" : "", "parse-names" : false, "suffix" : "" }, { "dropping-particle" : "", "family" : "Abanida", "given" : "Emmanuel", "non-dropping-particle" : "", "parse-names" : false, "suffix" : "" }, { "dropping-particle" : "", "family" : "Pate", "given" : "Muhammad Ali", "non-dropping-particle" : "", "parse-names" : false, "suffix" : "" }, { "dropping-particle" : "", "family" : "Adu", "given" : "Festus", "non-dropping-particle" : "", "parse-names" : false, "suffix" : "" }, { "dropping-particle" : "", "family" : "Baba", "given" : "Marycelin", "non-dropping-particle" : "", "parse-names" : false, "suffix" : "" }, { "dropping-particle" : "", "family" : "Grassly", "given" : "Nicholas C", "non-dropping-particle" : "", "parse-names" : false, "suffix" : "" } ], "container-title" : "The New England journal of medicine", "id" : "ITEM-1", "issue" : "25", "issued" : { "date-parts" : [ [ "2010", "6", "24" ] ] }, "page" : "2360-9", "title" : "Implications of a circulating vaccine-derived poliovirus in Nigeria.", "type" : "article-journal", "volume" : "362" }, "uris" : [ "http://www.mendeley.com/documents/?uuid=7d1d766f-f225-407b-b9d1-1639f4024be6" ] }, { "id" : "ITEM-2", "itemData" : { "DOI" : "10.1086/587694", "ISSN" : "0022-1899", "PMID" : "18419577", "abstract" : "BACKGROUND After the 2001-2002 poliomyelitis outbreak due to recombinant vaccine-derived polioviruses (VDPVs) in the Toliara province of Madagascar, another outbreak reoccurred in the same province in 2005. METHODS We conducted epidemiological and virological investigations for each polio case patient and for their contacts. RESULTS From May to August 2005, a total of 5 cases of acute flaccid paralysis were reported among unvaccinated or partially vaccinated children 2-3 years old. Type-3 or type-2 VDPV was isolated from case patients and from healthy contacts. These strains were classified into 4 recombinant lineages that showed complex mosaic genomic structures originating from different vaccine strain serotypes and probably from human enterovirus C (HEV-C) species. Genetic relatedness could be observed among these 4 lineages. Vaccination coverage of the population was very low (&lt;50%). CONCLUSIONS The broad distribution of VDPVs in the province and their close genetic relationship indicate intense and rapid cocirculation and coevolution of the vaccine strains and of their related HEV-C strains. The occurrence of an outbreak due to VDPV 3 years after a previous outbreak indicates that a short period with low vaccination coverage is enough to create favorable conditions for the emergence of VDPV in this setting.", "author" : [ { "dropping-particle" : "", "family" : "Rakoto-Andrianarivelo", "given" : "Mala", "non-dropping-particle" : "", "parse-names" : false, "suffix" : "" }, { "dropping-particle" : "", "family" : "Gumede", "given" : "Nicksy", "non-dropping-particle" : "", "parse-names" : false, "suffix" : "" }, { "dropping-particle" : "", "family" : "Jegouic", "given" : "Sophie", "non-dropping-particle" : "", "parse-names" : false, "suffix" : "" }, { "dropping-particle" : "", "family" : "Balanant", "given" : "Jean", "non-dropping-particle" : "", "parse-names" : false, "suffix" : "" }, { "dropping-particle" : "", "family" : "Andriamamonjy", "given" : "Seta N", "non-dropping-particle" : "", "parse-names" : false, "suffix" : "" }, { "dropping-particle" : "", "family" : "Rabemanantsoa", "given" : "Sendraharimanana", "non-dropping-particle" : "", "parse-names" : false, "suffix" : "" }, { "dropping-particle" : "", "family" : "Birmingham", "given" : "Maureen", "non-dropping-particle" : "", "parse-names" : false, "suffix" : "" }, { "dropping-particle" : "", "family" : "Randriamanalina", "given" : "Bakolalao", "non-dropping-particle" : "", "parse-names" : false, "suffix" : "" }, { "dropping-particle" : "", "family" : "Nkolomoni", "given" : "L\u00e9on", "non-dropping-particle" : "", "parse-names" : false, "suffix" : "" }, { "dropping-particle" : "", "family" : "Venter", "given" : "Marietjie", "non-dropping-particle" : "", "parse-names" : false, "suffix" : "" }, { "dropping-particle" : "", "family" : "Schoub", "given" : "Barry D", "non-dropping-particle" : "", "parse-names" : false, "suffix" : "" }, { "dropping-particle" : "", "family" : "Delpeyroux", "given" : "Francis", "non-dropping-particle" : "", "parse-names" : false, "suffix" : "" }, { "dropping-particle" : "", "family" : "Reynes", "given" : "Jean-Marc", "non-dropping-particle" : "", "parse-names" : false, "suffix" : "" } ], "container-title" : "The Journal of infectious diseases", "id" : "ITEM-2", "issue" : "10", "issued" : { "date-parts" : [ [ "2008", "5", "15" ] ] }, "page" : "1427-35", "publisher" : "Oxford University Press", "title" : "Reemergence of recombinant vaccine-derived poliovirus outbreak in Madagascar.", "type" : "article-journal", "volume" : "197" }, "uris" : [ "http://www.mendeley.com/documents/?uuid=db126e40-2cfc-3771-aa5d-5cfa9c60e395" ] }, { "id" : "ITEM-3", "itemData" : { "DOI" : "10.1128/JVI.77.15.8366-8377.2003", "ISSN" : "0022-538X", "author" : [ { "dropping-particle" : "", "family" : "Yang", "given" : "C.-F.", "non-dropping-particle" : "", "parse-names" : false, "suffix" : "" }, { "dropping-particle" : "", "family" : "Naguib", "given" : "T.", "non-dropping-particle" : "", "parse-names" : false, "suffix" : "" }, { "dropping-particle" : "", "family" : "Yang", "given" : "S.-J.", "non-dropping-particle" : "", "parse-names" : false, "suffix" : "" }, { "dropping-particle" : "", "family" : "Nasr", "given" : "E.", "non-dropping-particle" : "", "parse-names" : false, "suffix" : "" }, { "dropping-particle" : "", "family" : "Jorba", "given" : "J.", "non-dropping-particle" : "", "parse-names" : false, "suffix" : "" }, { "dropping-particle" : "", "family" : "Ahmed", "given" : "N.", "non-dropping-particle" : "", "parse-names" : false, "suffix" : "" }, { "dropping-particle" : "", "family" : "Campagnoli", "given" : "R.", "non-dropping-particle" : "", "parse-names" : false, "suffix" : "" }, { "dropping-particle" : "", "family" : "Avoort", "given" : "H.", "non-dropping-particle" : "van der", "parse-names" : false, "suffix" : "" }, { "dropping-particle" : "", "family" : "Shimizu", "given" : "H.", "non-dropping-particle" : "", "parse-names" : false, "suffix" : "" }, { "dropping-particle" : "", "family" : "Yoneyama", "given" : "T.", "non-dropping-particle" : "", "parse-names" : false, "suffix" : "" }, { "dropping-particle" : "", "family" : "Miyamura", "given" : "T.", "non-dropping-particle" : "", "parse-names" : false, "suffix" : "" }, { "dropping-particle" : "", "family" : "Pallansch", "given" : "M.", "non-dropping-particle" : "", "parse-names" : false, "suffix" : "" }, { "dropping-particle" : "", "family" : "Kew", "given" : "O.", "non-dropping-particle" : "", "parse-names" : false, "suffix" : "" } ], "container-title" : "Journal of Virology", "id" : "ITEM-3", "issue" : "15", "issued" : { "date-parts" : [ [ "2003", "8", "1" ] ] }, "page" : "8366-8377", "publisher" : "American Society for Microbiology", "title" : "Circulation of Endemic Type 2 Vaccine-Derived Poliovirus in Egypt from 1983 to 1993", "type" : "article-journal", "volume" : "77" }, "uris" : [ "http://www.mendeley.com/documents/?uuid=16ba842a-c50f-35be-80e7-60394533d447" ] }, { "id" : "ITEM-4", "itemData" : { "abstract" : "Within the past 4 years, poliomyelitis outbreaks associated with circulating vaccine-derived polioviruses (cVDPVs) have occurred in Hispaniola (2000\u201301), the Philippines (2001), and Madagascar (2001\u201302). Retrospective studies have also detected the circulation of endemic cVDPV in Egypt (1988\u201393) and the likely localized spread of oral poliovirus vaccine (OPV)-derived virus in Belarus (1965\u201366). Gaps in OPV coverage and the previous eradication of the corresponding serotype of indigenous wild poliovirus were the critical risk factors for all cVDPV outbreaks. The cVDPV outbreaks were stopped by mass immunization campaigns using OPV. To increase sensitivity for detecting vaccine-derived polioviruses (VDPVs), in 2001 the Global Polio Laboratory Network implemented additional testing requirements for all poliovirus isolates under investigation. This approach quickly led to the recognition of the Philippines and Madagascar cVDPV outbreaks, but of no other current outbreaks. The potential risk of cVDPV emergence has increased dramatically in recent years as wild poliovirus circulation has ceased in most of the world. The risk appears highest for the type 2 OPV strain because of its greater tendency to spread to contacts. The emergence of cVDPVs underscores the critical importance of eliminating the last pockets of wild poliovirus circulation, maintaining universally high levels of polio vaccine coverage, stopping OPV use as soon as it is safely possible to do so, and continuing sensitive poliovirus surveillance into the foreseeable future. Particular attention must be given to areas where the risks for wild poliovirus circulation have been highest, and where the highest rates of polio vaccine coverage must be maintained to suppress cVDPV emergence. Mots cl\u00e9s Poliovirus humain/g\u00e9n\u00e9tique /croissance et d\u00e9veloppement; Vaccin antipoliomy\u00e9litique Sabin/effets ind\u00e9sirables; Poliomy\u00e9lite ant\u00e9rieure aigu\u00eb/\u00e9tiologie/induite chimiquement/pr\u00e9vention et contr\u00f4le; Programmes de vaccination; Revue de la litt\u00e9rature (source: MeSH, INSERM). Palabras clave Poliovirus/gen\u00e9tica/crecimiento y desarrollo; Vacuna antipolio oral/efectos adversos; Poliomielitis/etiolog\u00eda/inducida qu\u00edmicamente/prevenci\u00f3n y control; Programas de inmunizaci\u00f3n; Literatura de revisi\u00f3n (fuente: DeCS, BIREME). Bulletin of the World Health Organization 2004;82:16-23 Voir page 21 le r\u00e9sum\u00e9 en fran\u00e7ais. En la p\u00e1gina 21 figura un resumen en espa\u00f1ol.", "author" : [ { "dropping-particle" : "", "family" : "Kew", "given" : "Olen M", "non-dropping-particle" : "", "parse-names" : false, "suffix" : "" }, { "dropping-particle" : "", "family" : "Wright", "given" : "Peter F", "non-dropping-particle" : "", "parse-names" : false, "suffix" : "" }, { "dropping-particle" : "", "family" : "Agol", "given" : "Vadim I", "non-dropping-particle" : "", "parse-names" : false, "suffix" : "" }, { "dropping-particle" : "", "family" : "Delpeyroux", "given" : "Francis", "non-dropping-particle" : "", "parse-names" : false, "suffix" : "" }, { "dropping-particle" : "", "family" : "Shimizu", "given" : "Hiroyuki", "non-dropping-particle" : "", "parse-names" : false, "suffix" : "" }, { "dropping-particle" : "", "family" : "Nathanson", "given" : "Neal", "non-dropping-particle" : "", "parse-names" : false, "suffix" : "" }, { "dropping-particle" : "", "family" : "Pallansch", "given" : "Mark A", "non-dropping-particle" : "", "parse-names" : false, "suffix" : "" } ], "container-title" : "Bulletin of the World Health Organization", "id" : "ITEM-4", "issue" : "1", "issued" : { "date-parts" : [ [ "2004" ] ] }, "title" : "Policy and Practice Circulating vaccine-derived polioviruses: current state of knowledge", "type" : "article-journal", "volume" : "82" }, "uris" : [ "http://www.mendeley.com/documents/?uuid=ef6a4e10-61b5-3ec5-bd69-d6d406251f5e" ] } ], "mendeley" : { "formattedCitation" : "&lt;sup&gt;3\u20136&lt;/sup&gt;", "plainTextFormattedCitation" : "3\u20136", "previouslyFormattedCitation" : "&lt;sup&gt;3\u20136&lt;/sup&gt;" }, "properties" : { "noteIndex" : 0 }, "schema" : "https://github.com/citation-style-language/schema/raw/master/csl-citation.json" }</w:instrText>
      </w:r>
      <w:r w:rsidR="00840862">
        <w:fldChar w:fldCharType="separate"/>
      </w:r>
      <w:r w:rsidR="00840862" w:rsidRPr="00840862">
        <w:rPr>
          <w:noProof/>
          <w:vertAlign w:val="superscript"/>
        </w:rPr>
        <w:t>3–6</w:t>
      </w:r>
      <w:r w:rsidR="00840862">
        <w:fldChar w:fldCharType="end"/>
      </w:r>
      <w:r w:rsidR="008F03D7">
        <w:t xml:space="preserve"> In the </w:t>
      </w:r>
      <w:r>
        <w:t>years</w:t>
      </w:r>
      <w:r w:rsidR="008F03D7">
        <w:t xml:space="preserve"> since the last paralytic WPV2 case</w:t>
      </w:r>
      <w:r>
        <w:t xml:space="preserve">, all Type 2 paralytic poliomyelitis has been caused by the </w:t>
      </w:r>
      <w:r w:rsidR="008F03D7">
        <w:t xml:space="preserve">genetic reversion of the </w:t>
      </w:r>
      <w:r>
        <w:t>attenuated OPV</w:t>
      </w:r>
      <w:r w:rsidR="008F03D7">
        <w:t>2</w:t>
      </w:r>
      <w:r>
        <w:t xml:space="preserve"> strain, through vaccine-associated paralytic polio (VAPP</w:t>
      </w:r>
      <w:r w:rsidR="00DD4EC4">
        <w:t xml:space="preserve">) </w:t>
      </w:r>
      <w:r>
        <w:t>or circulating vaccine-derived poliovirus (</w:t>
      </w:r>
      <w:proofErr w:type="spellStart"/>
      <w:r>
        <w:t>cVDPV</w:t>
      </w:r>
      <w:proofErr w:type="spellEnd"/>
      <w:r>
        <w:t>).</w:t>
      </w:r>
      <w:r w:rsidR="00CB1E5B">
        <w:t xml:space="preserve"> </w:t>
      </w:r>
      <w:r w:rsidR="008F03D7">
        <w:t xml:space="preserve">Among the three OPV serotypes, </w:t>
      </w:r>
      <w:r w:rsidR="00DD4EC4">
        <w:t xml:space="preserve">OPV2 is estimated to cause </w:t>
      </w:r>
      <w:r w:rsidR="008F03D7">
        <w:t>40</w:t>
      </w:r>
      <w:r w:rsidR="00DD4EC4">
        <w:t>% of all VAPP cases</w:t>
      </w:r>
      <w:r w:rsidR="008F03D7">
        <w:t>,</w:t>
      </w:r>
      <w:r w:rsidR="00DD4EC4">
        <w:t xml:space="preserve"> and </w:t>
      </w:r>
      <w:r w:rsidR="008F03D7">
        <w:t>90</w:t>
      </w:r>
      <w:r w:rsidR="00DD4EC4">
        <w:t xml:space="preserve">% of all </w:t>
      </w:r>
      <w:proofErr w:type="spellStart"/>
      <w:r w:rsidR="00DD4EC4">
        <w:t>cVDPV</w:t>
      </w:r>
      <w:proofErr w:type="spellEnd"/>
      <w:r w:rsidR="00DD4EC4">
        <w:t xml:space="preserve"> </w:t>
      </w:r>
      <w:r w:rsidR="008F03D7">
        <w:t>cases</w:t>
      </w:r>
      <w:r w:rsidR="00B4570A">
        <w:t>.</w:t>
      </w:r>
      <w:r w:rsidR="008F03D7">
        <w:fldChar w:fldCharType="begin" w:fldLock="1"/>
      </w:r>
      <w:r w:rsidR="003B3437">
        <w:instrText>ADDIN CSL_CITATION { "citationItems" : [ { "id" : "ITEM-1", "itemData" : { "URL" : "https://web.archive.org/web/20160802182547/http://www.who.int/immunization/diseases/poliomyelitis/endgame_objective2/oral_polio_vaccine/planning/en/", "accessed" : { "date-parts" : [ [ "2016", "8", "2" ] ] }, "author" : [ { "dropping-particle" : "", "family" : "World Health Organization", "given" : "", "non-dropping-particle" : "", "parse-names" : false, "suffix" : "" } ], "id" : "ITEM-1", "issued" : { "date-parts" : [ [ "2016" ] ] }, "title" : "Rationale and timelines for OPV withdrawal", "type" : "webpage" }, "uris" : [ "http://www.mendeley.com/documents/?uuid=b809d3c7-fd85-31fa-b1e0-df471514fcd5" ] } ], "mendeley" : { "formattedCitation" : "&lt;sup&gt;7&lt;/sup&gt;", "plainTextFormattedCitation" : "7", "previouslyFormattedCitation" : "&lt;sup&gt;7&lt;/sup&gt;" }, "properties" : { "noteIndex" : 0 }, "schema" : "https://github.com/citation-style-language/schema/raw/master/csl-citation.json" }</w:instrText>
      </w:r>
      <w:r w:rsidR="008F03D7">
        <w:fldChar w:fldCharType="separate"/>
      </w:r>
      <w:r w:rsidR="00840862" w:rsidRPr="00840862">
        <w:rPr>
          <w:noProof/>
          <w:vertAlign w:val="superscript"/>
        </w:rPr>
        <w:t>7</w:t>
      </w:r>
      <w:r w:rsidR="008F03D7">
        <w:fldChar w:fldCharType="end"/>
      </w:r>
      <w:r>
        <w:t xml:space="preserve"> </w:t>
      </w:r>
      <w:r w:rsidR="00515CA9">
        <w:t>The successful removal of</w:t>
      </w:r>
      <w:r w:rsidR="00DD4EC4">
        <w:t xml:space="preserve"> OPV2 from use </w:t>
      </w:r>
      <w:r w:rsidR="00515CA9">
        <w:t>therefore presents clear public health benefits.</w:t>
      </w:r>
      <w:r w:rsidR="00CB1E5B">
        <w:t xml:space="preserve"> </w:t>
      </w:r>
      <w:r w:rsidR="00B4570A">
        <w:t>However, t</w:t>
      </w:r>
      <w:r w:rsidR="00AA3B86">
        <w:t xml:space="preserve">he cessation of OPV2 use carries </w:t>
      </w:r>
      <w:r w:rsidR="00B4570A">
        <w:t xml:space="preserve">the implicit risk </w:t>
      </w:r>
      <w:r w:rsidR="00495242">
        <w:t>that</w:t>
      </w:r>
      <w:r w:rsidR="00B4570A">
        <w:t xml:space="preserve"> </w:t>
      </w:r>
      <w:r w:rsidR="00495242">
        <w:t xml:space="preserve">some </w:t>
      </w:r>
      <w:r w:rsidR="0020391B">
        <w:t>OPV</w:t>
      </w:r>
      <w:r w:rsidR="00AE6016">
        <w:t xml:space="preserve">2 </w:t>
      </w:r>
      <w:r w:rsidR="00AA3B86">
        <w:t>transmission</w:t>
      </w:r>
      <w:r w:rsidR="00B4570A">
        <w:t xml:space="preserve"> lineages</w:t>
      </w:r>
      <w:r w:rsidR="00495242">
        <w:t xml:space="preserve"> will survive</w:t>
      </w:r>
      <w:r w:rsidR="00AA3B86">
        <w:t xml:space="preserve">, necessitating the use of OPV2 in outbreak response </w:t>
      </w:r>
      <w:r w:rsidR="00AE6016">
        <w:t xml:space="preserve">and thereby </w:t>
      </w:r>
      <w:r w:rsidR="00AA3B86">
        <w:t>potentially seeding new</w:t>
      </w:r>
      <w:r w:rsidR="00AE6016">
        <w:t xml:space="preserve"> lineages</w:t>
      </w:r>
      <w:r w:rsidR="00AA3B86">
        <w:t>.</w:t>
      </w:r>
      <w:r w:rsidR="00B4570A">
        <w:fldChar w:fldCharType="begin" w:fldLock="1"/>
      </w:r>
      <w:r w:rsidR="003B3437">
        <w:instrText>ADDIN CSL_CITATION { "citationItems" : [ { "id" : "ITEM-1", "itemData" : { "DOI" : "10.1101/058099", "abstract" : "Silent circulation of polioviruses without poliomyelitis cases could threaten eradication when oral polio vaccine (OPV) use is stopped worldwide. Waning immunity promotes silent circulation by increasing poliovirus transmission from individuals not at risk of paralytic polio. There is limited data on temporal patterns of waning. Accordingly, we modeled a range of waning patterns, scaled from fast but shallow to slow but deep, while keeping constant the overall effect of waning on transmission dynamics before vaccination begins. Besides waning, we varied overall transmissibility, the delay from beginning vaccination to reaching specified vaccination levels and type specific virus characteristics. We observed that the width of the range of vaccination levels that resulted in long periods of silent circulation after eliminating paralytic polio cases increased as the delay in reaching final vaccination levels increased. The extent of silent circulation was higher when waning was slower and deeper, when transmissibility was higher, and when virus was type 3. In our model, modest levels of vaccination of adults reduce silent circulation risks. These modeled patterns are consistent with very long silent circulation mainly emerging as a threat to OPV cessation in the last places from which polio cases are eliminated. Our analyses indicate why previous modeling studies have not found the threat of silent circulation that we find. They either used fast and shallow waning patterns that seem unlikely, and/or they depended on fitting models to paralytic polio case counts. Our analyses found that nearly identical polio case count patterns over time are consistent with a range of waning patterns that generate diverse silent circulation risks. We conclude that studies assessing immunity waning dynamics are needed before OPV is stopped. We also conclude that vaccinating adults before stopping OPV will help insure against persisting silent circulation when OPV use is stopped.", "author" : [ { "dropping-particle" : "", "family" : "Koopman J S", "given" : "", "non-dropping-particle" : "", "parse-names" : false, "suffix" : "" }, { "dropping-particle" : "", "family" : "Henry", "given" : "", "non-dropping-particle" : "", "parse-names" : false, "suffix" : "" }, { "dropping-particle" : "", "family" : "Park J H", "given" : "", "non-dropping-particle" : "", "parse-names" : false, "suffix" : "" }, { "dropping-particle" : "", "family" : "Eisenberg M C", "given" : "", "non-dropping-particle" : "", "parse-names" : false, "suffix" : "" }, { "dropping-particle" : "", "family" : "Ionides E L", "given" : "", "non-dropping-particle" : "", "parse-names" : false, "suffix" : "" }, { "dropping-particle" : "", "family" : "Eisenberg J N", "given" : "", "non-dropping-particle" : "", "parse-names" : false, "suffix" : "" } ], "id" : "ITEM-1", "issued" : { "date-parts" : [ [ "0" ] ] }, "title" : "Dynamics Affecting the Risk of Silent Circulation When Oral Polio Vaccination Is Stopped", "type" : "article-journal" }, "uris" : [ "http://www.mendeley.com/documents/?uuid=d33348be-ce37-3a2f-b8bd-247f7747d519" ] }, { "id" : "ITEM-2", "itemData" : { "DOI" : "10.1093/infdis/jit845", "abstract" : "Background. Oral poliovirus vaccine (OPV) results in an ongoing burden of poliomyelitis due to vaccine-associated paralytic poliomyelitis and circulating vaccine-derived polioviruses (cVDPVs). This motivates globally coordinated OPV cessation after wild poliovirus eradication. Methods. We modeled poliovirus transmission and OPV evolution to characterize the interaction between pop-ulation immunity, OPV-related virus prevalence, and the emergence of cVDPVs after OPV cessation. We explored strategies to prevent and manage cVDPVs for countries that currently use OPV for immunization and characterized cVDPV emergence risks and OPV use for outbreak response. Results. Continued intense supplemental immunization activities until OPV cessation represent the best strategy to prevent cVDPV emergence after OPV cessation in areas with insufficient routine immunization coverage. Policy makers must actively manage population immunity before OPV cessation to prevent cVDPVs and aggressively re-spond if prevention fails. Sufficiently aggressive response with OPV to interrupt transmission of the cVDPV out-break virus will lead to die-out of OPV-related viruses used for response in the outbreak population. Further analyses should consider the risk of exportation to other populations of the outbreak virus and any OPV used for outbreak response. Conclusions. OPV cessation can successfully eliminate all circulating live polioviruses in a population. The polio end game requires active risk management.", "author" : [ { "dropping-particle" : "", "family" : "Thompson", "given" : "Kimberly M", "non-dropping-particle" : "", "parse-names" : false, "suffix" : "" }, { "dropping-particle" : "", "family" : "Duintjer Tebbens", "given" : "Radboud J", "non-dropping-particle" : "", "parse-names" : false, "suffix" : "" } ], "id" : "ITEM-2", "issued" : { "date-parts" : [ [ "0" ] ] }, "title" : "Modeling the Dynamics of Oral Poliovirus Vaccine Cessation", "type" : "article-journal" }, "uris" : [ "http://www.mendeley.com/documents/?uuid=4015407a-7ced-3522-9044-c1c240aed833" ] } ], "mendeley" : { "formattedCitation" : "&lt;sup&gt;8,9&lt;/sup&gt;", "plainTextFormattedCitation" : "8,9", "previouslyFormattedCitation" : "&lt;sup&gt;8,9&lt;/sup&gt;" }, "properties" : { "noteIndex" : 0 }, "schema" : "https://github.com/citation-style-language/schema/raw/master/csl-citation.json" }</w:instrText>
      </w:r>
      <w:r w:rsidR="00B4570A">
        <w:fldChar w:fldCharType="separate"/>
      </w:r>
      <w:r w:rsidR="00840862" w:rsidRPr="00840862">
        <w:rPr>
          <w:noProof/>
          <w:vertAlign w:val="superscript"/>
        </w:rPr>
        <w:t>8,9</w:t>
      </w:r>
      <w:r w:rsidR="00B4570A">
        <w:fldChar w:fldCharType="end"/>
      </w:r>
      <w:r w:rsidR="00CB1E5B">
        <w:t xml:space="preserve"> </w:t>
      </w:r>
      <w:r w:rsidR="00AA3B86">
        <w:t xml:space="preserve">The possibility </w:t>
      </w:r>
      <w:r w:rsidR="00B469DB">
        <w:t>of this vicious cycle represents a fundamental risk to the cessation of OPV2 use (this risk will also be present in future cessations of OPV</w:t>
      </w:r>
      <w:r w:rsidR="0020391B">
        <w:t xml:space="preserve"> types one and three</w:t>
      </w:r>
      <w:r w:rsidR="00B469DB">
        <w:t xml:space="preserve">, though likely </w:t>
      </w:r>
      <w:r w:rsidR="00495242">
        <w:t>smaller</w:t>
      </w:r>
      <w:r w:rsidR="00B469DB">
        <w:t xml:space="preserve"> as their relative shares of historical </w:t>
      </w:r>
      <w:proofErr w:type="spellStart"/>
      <w:r w:rsidR="00B469DB">
        <w:t>cVDPV</w:t>
      </w:r>
      <w:proofErr w:type="spellEnd"/>
      <w:r w:rsidR="00B469DB">
        <w:t xml:space="preserve"> outbreaks are smaller).</w:t>
      </w:r>
    </w:p>
    <w:p w:rsidR="00B469DB" w:rsidRDefault="00B469DB">
      <w:r>
        <w:t xml:space="preserve">This manuscript addresses the conditions under which OPV2 use in outbreak response could establish new chains of </w:t>
      </w:r>
      <w:r w:rsidR="0020391B">
        <w:t>OPV</w:t>
      </w:r>
      <w:r>
        <w:t xml:space="preserve">2 transmission, and how </w:t>
      </w:r>
      <w:r w:rsidR="00495242">
        <w:t>this risk</w:t>
      </w:r>
      <w:r>
        <w:t xml:space="preserve"> evolves as population immunity declines post-cessation.</w:t>
      </w:r>
      <w:r w:rsidR="00CB1E5B">
        <w:t xml:space="preserve"> </w:t>
      </w:r>
      <w:r w:rsidR="009263E4">
        <w:t>The manuscript proceeds as follows: a description of the model e</w:t>
      </w:r>
      <w:r w:rsidR="00AE6016">
        <w:t>mployed</w:t>
      </w:r>
      <w:r w:rsidR="009263E4">
        <w:t>, calibration of the model, utilization of the model to investigate the risk of OPV2 use in a variety of scenarios, and a discussion of the findings with related policy implications.</w:t>
      </w:r>
      <w:r w:rsidR="00CB1E5B">
        <w:t xml:space="preserve"> </w:t>
      </w:r>
    </w:p>
    <w:p w:rsidR="00426D73" w:rsidRPr="00426D73" w:rsidRDefault="00426D73">
      <w:pPr>
        <w:rPr>
          <w:b/>
        </w:rPr>
      </w:pPr>
      <w:r>
        <w:rPr>
          <w:b/>
        </w:rPr>
        <w:t>Methods</w:t>
      </w:r>
    </w:p>
    <w:p w:rsidR="00426D73" w:rsidRDefault="00426D73">
      <w:r>
        <w:rPr>
          <w:b/>
        </w:rPr>
        <w:t>Model specification</w:t>
      </w:r>
    </w:p>
    <w:p w:rsidR="00E52701" w:rsidRDefault="00426D73">
      <w:r>
        <w:t xml:space="preserve">The generic disease branch of the individual-based disease </w:t>
      </w:r>
      <w:r w:rsidR="00B4570A">
        <w:t>modeling software EMOD DTK</w:t>
      </w:r>
      <w:r>
        <w:t xml:space="preserve"> </w:t>
      </w:r>
      <w:r w:rsidR="00B4570A">
        <w:t xml:space="preserve">v2.8 </w:t>
      </w:r>
      <w:r>
        <w:t>was u</w:t>
      </w:r>
      <w:r w:rsidR="00C73D39">
        <w:t>sed to model polio transmission;</w:t>
      </w:r>
      <w:r w:rsidR="00B4570A">
        <w:fldChar w:fldCharType="begin" w:fldLock="1"/>
      </w:r>
      <w:r w:rsidR="003B3437">
        <w:instrText>ADDIN CSL_CITATION { "citationItems" : [ { "id" : "ITEM-1", "itemData" : { "URL" : "http://idmod.org/idmdoc/#EMOD_top/GettingStartedTOC.htm", "accessed" : { "date-parts" : [ [ "2016", "8", "2" ] ] }, "id" : "ITEM-1", "issued" : { "date-parts" : [ [ "2016" ] ] }, "title" : "EMOD Documentation", "type" : "webpage" }, "uris" : [ "http://www.mendeley.com/documents/?uuid=2ba9f575-a716-39cb-b158-d28a59111a85" ] } ], "mendeley" : { "formattedCitation" : "&lt;sup&gt;10&lt;/sup&gt;", "plainTextFormattedCitation" : "10", "previouslyFormattedCitation" : "&lt;sup&gt;10&lt;/sup&gt;" }, "properties" : { "noteIndex" : 0 }, "schema" : "https://github.com/citation-style-language/schema/raw/master/csl-citation.json" }</w:instrText>
      </w:r>
      <w:r w:rsidR="00B4570A">
        <w:fldChar w:fldCharType="separate"/>
      </w:r>
      <w:r w:rsidR="00840862" w:rsidRPr="00840862">
        <w:rPr>
          <w:noProof/>
          <w:vertAlign w:val="superscript"/>
        </w:rPr>
        <w:t>10</w:t>
      </w:r>
      <w:r w:rsidR="00B4570A">
        <w:fldChar w:fldCharType="end"/>
      </w:r>
      <w:r w:rsidR="00AC0729">
        <w:t xml:space="preserve"> </w:t>
      </w:r>
      <w:r w:rsidR="00C73D39">
        <w:t>a complete specification of the model can be found in t</w:t>
      </w:r>
      <w:r w:rsidR="00AC0729">
        <w:t>he supplemental material.</w:t>
      </w:r>
      <w:r w:rsidR="00CB1E5B">
        <w:t xml:space="preserve"> </w:t>
      </w:r>
      <w:r>
        <w:t xml:space="preserve">Transmission takes place </w:t>
      </w:r>
      <w:r w:rsidR="00D239C9">
        <w:t>on a network</w:t>
      </w:r>
      <w:r w:rsidR="004A44A8">
        <w:t xml:space="preserve"> of </w:t>
      </w:r>
      <w:r>
        <w:t xml:space="preserve">populations representing Level </w:t>
      </w:r>
      <w:r w:rsidR="0020391B">
        <w:t>One</w:t>
      </w:r>
      <w:r>
        <w:t xml:space="preserve"> administrative divisions</w:t>
      </w:r>
      <w:r w:rsidR="00976734">
        <w:t xml:space="preserve"> (</w:t>
      </w:r>
      <w:r w:rsidR="002349E5">
        <w:t>provinces</w:t>
      </w:r>
      <w:r w:rsidR="00976734">
        <w:t>)</w:t>
      </w:r>
      <w:r w:rsidR="00D239C9">
        <w:t xml:space="preserve"> throughout </w:t>
      </w:r>
      <w:r w:rsidR="00C73D39">
        <w:t xml:space="preserve">16 countries in </w:t>
      </w:r>
      <w:r w:rsidR="00CB471D">
        <w:t>West Africa</w:t>
      </w:r>
      <w:r w:rsidR="00AC138C">
        <w:t xml:space="preserve"> (details in Supplement)</w:t>
      </w:r>
      <w:r w:rsidR="00CB471D">
        <w:t>. Within a province, disease transmission dynamics are governed by a susceptible-</w:t>
      </w:r>
      <w:r w:rsidR="00C73D39">
        <w:t>exposed-infectious-susceptible</w:t>
      </w:r>
      <w:r w:rsidR="00CB471D">
        <w:t xml:space="preserve"> equation system</w:t>
      </w:r>
      <w:r w:rsidR="00C73D39">
        <w:t xml:space="preserve"> with partial immunity</w:t>
      </w:r>
      <w:r w:rsidR="00D239C9">
        <w:t xml:space="preserve">, and transmission between the </w:t>
      </w:r>
      <w:r w:rsidR="004A44A8">
        <w:t>provinces proceeds</w:t>
      </w:r>
      <w:r>
        <w:t xml:space="preserve"> through </w:t>
      </w:r>
      <w:r w:rsidR="00C73D39">
        <w:t>individual-level</w:t>
      </w:r>
      <w:r w:rsidR="00A20285">
        <w:t xml:space="preserve"> migration.</w:t>
      </w:r>
      <w:r w:rsidR="00CB1E5B">
        <w:t xml:space="preserve"> </w:t>
      </w:r>
      <w:r w:rsidR="00CB471D">
        <w:t xml:space="preserve">As ~98% of all cVDPV2 paralysis cases in the AFRO region have arisen in the </w:t>
      </w:r>
      <w:r w:rsidR="008C06D5">
        <w:t>cohort of children under 5 years of age</w:t>
      </w:r>
      <w:r w:rsidR="008449F6">
        <w:t xml:space="preserve"> </w:t>
      </w:r>
      <w:r w:rsidR="00CB471D">
        <w:t>(</w:t>
      </w:r>
      <w:r w:rsidR="008449F6">
        <w:t>all polio paralysis data from POLIS),</w:t>
      </w:r>
      <w:r w:rsidR="00A12D22">
        <w:fldChar w:fldCharType="begin" w:fldLock="1"/>
      </w:r>
      <w:r w:rsidR="00BD21E4">
        <w:instrText>ADDIN CSL_CITATION { "citationItems" : [ { "id" : "ITEM-1", "itemData" : { "URL" : "https://extranet.who.int/polis/Search", "accessed" : { "date-parts" : [ [ "2016", "8", "2" ] ] }, "id" : "ITEM-1", "issued" : { "date-parts" : [ [ "0" ] ] }, "title" : "POLIS: The polio information system", "type" : "webpage" }, "uris" : [ "http://www.mendeley.com/documents/?uuid=82e25ada-6e23-3b9a-843d-95f02a1f35a6" ] } ], "mendeley" : { "formattedCitation" : "&lt;sup&gt;11&lt;/sup&gt;", "plainTextFormattedCitation" : "11", "previouslyFormattedCitation" : "&lt;sup&gt;11&lt;/sup&gt;" }, "properties" : { "noteIndex" : 0 }, "schema" : "https://github.com/citation-style-language/schema/raw/master/csl-citation.json" }</w:instrText>
      </w:r>
      <w:r w:rsidR="00A12D22">
        <w:fldChar w:fldCharType="separate"/>
      </w:r>
      <w:r w:rsidR="00A12D22" w:rsidRPr="00A12D22">
        <w:rPr>
          <w:noProof/>
          <w:vertAlign w:val="superscript"/>
        </w:rPr>
        <w:t>11</w:t>
      </w:r>
      <w:r w:rsidR="00A12D22">
        <w:fldChar w:fldCharType="end"/>
      </w:r>
      <w:r w:rsidR="00CB471D">
        <w:t xml:space="preserve"> the model tracks only </w:t>
      </w:r>
      <w:r w:rsidR="00495242">
        <w:t>infection and transmission in the under-5 cohort</w:t>
      </w:r>
      <w:r w:rsidR="00CB471D">
        <w:t>.</w:t>
      </w:r>
    </w:p>
    <w:p w:rsidR="001A18CF" w:rsidRPr="001A18CF" w:rsidRDefault="001A18CF">
      <w:pPr>
        <w:rPr>
          <w:b/>
        </w:rPr>
      </w:pPr>
      <w:r>
        <w:rPr>
          <w:b/>
        </w:rPr>
        <w:t>Modeling scenarios</w:t>
      </w:r>
    </w:p>
    <w:p w:rsidR="00095870" w:rsidRDefault="00095870" w:rsidP="001A18CF">
      <w:r>
        <w:t xml:space="preserve">Many factors affect the risk of </w:t>
      </w:r>
      <w:r w:rsidR="00495242">
        <w:t xml:space="preserve">an outbreak response activity </w:t>
      </w:r>
      <w:r>
        <w:t xml:space="preserve">establishing new VDPV lineages, including population immunity at the time of outbreak response, the </w:t>
      </w:r>
      <w:r w:rsidR="004A44A8">
        <w:t xml:space="preserve">base reproductive rate </w:t>
      </w:r>
      <w:r>
        <w:t>R</w:t>
      </w:r>
      <w:r>
        <w:rPr>
          <w:vertAlign w:val="subscript"/>
        </w:rPr>
        <w:t>0</w:t>
      </w:r>
      <w:r>
        <w:t xml:space="preserve"> of </w:t>
      </w:r>
      <w:r w:rsidR="0020391B">
        <w:t>OPV2</w:t>
      </w:r>
      <w:r>
        <w:t xml:space="preserve">, which may change during genetic reversion to a more pathogenic phenotype, and </w:t>
      </w:r>
      <w:r w:rsidR="00495242">
        <w:t>connectedness of the</w:t>
      </w:r>
      <w:r>
        <w:t xml:space="preserve"> </w:t>
      </w:r>
      <w:r w:rsidR="004A44A8">
        <w:t>provinces</w:t>
      </w:r>
      <w:r w:rsidR="000C6D48">
        <w:t>.</w:t>
      </w:r>
      <w:r w:rsidR="00CB1E5B">
        <w:t xml:space="preserve"> </w:t>
      </w:r>
      <w:r w:rsidR="000C6D48">
        <w:t>Each of these factors is also highly uncertain, and varies with the geographical/societal context under consideration.</w:t>
      </w:r>
      <w:r w:rsidR="00CB1E5B">
        <w:t xml:space="preserve"> </w:t>
      </w:r>
      <w:r w:rsidR="000C6D48">
        <w:t>In this work, a variety of potential scenarios are considered</w:t>
      </w:r>
      <w:r w:rsidR="008318A7">
        <w:t xml:space="preserve"> (see</w:t>
      </w:r>
      <w:r w:rsidR="00861C15">
        <w:t xml:space="preserve"> </w:t>
      </w:r>
      <w:r w:rsidR="00861C15">
        <w:rPr>
          <w:highlight w:val="yellow"/>
        </w:rPr>
        <w:fldChar w:fldCharType="begin"/>
      </w:r>
      <w:r w:rsidR="00861C15">
        <w:instrText xml:space="preserve"> REF _Ref458505119 \h </w:instrText>
      </w:r>
      <w:r w:rsidR="00861C15">
        <w:rPr>
          <w:highlight w:val="yellow"/>
        </w:rPr>
      </w:r>
      <w:r w:rsidR="00861C15">
        <w:rPr>
          <w:highlight w:val="yellow"/>
        </w:rPr>
        <w:fldChar w:fldCharType="end"/>
      </w:r>
      <w:r w:rsidR="00861C15">
        <w:rPr>
          <w:highlight w:val="yellow"/>
        </w:rPr>
        <w:fldChar w:fldCharType="begin"/>
      </w:r>
      <w:r w:rsidR="00861C15">
        <w:rPr>
          <w:highlight w:val="yellow"/>
        </w:rPr>
        <w:instrText xml:space="preserve"> REF _Ref458505124 \h </w:instrText>
      </w:r>
      <w:r w:rsidR="00861C15">
        <w:rPr>
          <w:highlight w:val="yellow"/>
        </w:rPr>
      </w:r>
      <w:r w:rsidR="00861C15">
        <w:rPr>
          <w:highlight w:val="yellow"/>
        </w:rPr>
        <w:fldChar w:fldCharType="separate"/>
      </w:r>
      <w:r w:rsidR="00861C15">
        <w:t xml:space="preserve">Table </w:t>
      </w:r>
      <w:r w:rsidR="00861C15">
        <w:rPr>
          <w:noProof/>
        </w:rPr>
        <w:t>1</w:t>
      </w:r>
      <w:r w:rsidR="00861C15">
        <w:rPr>
          <w:highlight w:val="yellow"/>
        </w:rPr>
        <w:fldChar w:fldCharType="end"/>
      </w:r>
      <w:r w:rsidR="008318A7">
        <w:t>)</w:t>
      </w:r>
      <w:r w:rsidR="000C6D48">
        <w:t>, and in each scenario, the risk of seeding VDPV2 is investigated as a function of the time since cessation and the mean per-person per-day migration rate.</w:t>
      </w:r>
      <w:r w:rsidR="00CB1E5B">
        <w:t xml:space="preserve"> </w:t>
      </w:r>
    </w:p>
    <w:p w:rsidR="001A18CF" w:rsidRDefault="001A18CF" w:rsidP="001A18CF">
      <w:r>
        <w:t xml:space="preserve">For simplicity, initial population immunity is treated as constant across the </w:t>
      </w:r>
      <w:r w:rsidR="004A44A8">
        <w:t>provinces</w:t>
      </w:r>
      <w:r>
        <w:t>.</w:t>
      </w:r>
      <w:r w:rsidR="00CB1E5B">
        <w:t xml:space="preserve"> </w:t>
      </w:r>
      <w:r w:rsidR="00AE6016">
        <w:t xml:space="preserve">The cohort of children old enough to have been alive at cessation has </w:t>
      </w:r>
      <w:r w:rsidR="0002746B">
        <w:t>one of two immunity profiles: one</w:t>
      </w:r>
      <w:r w:rsidR="00AE6016">
        <w:t xml:space="preserve"> consistent with having experienced </w:t>
      </w:r>
      <w:r w:rsidR="0020391B">
        <w:t>three</w:t>
      </w:r>
      <w:r w:rsidR="00AE6016">
        <w:t xml:space="preserve"> rounds of OPV2 distribution, at </w:t>
      </w:r>
      <w:r>
        <w:t xml:space="preserve">80% </w:t>
      </w:r>
      <w:r w:rsidR="00AE6016">
        <w:t xml:space="preserve">population </w:t>
      </w:r>
      <w:r>
        <w:t>coverage (independent in each round) and 50% vaccine take</w:t>
      </w:r>
      <w:r w:rsidR="0002746B">
        <w:t xml:space="preserve">, and one with </w:t>
      </w:r>
      <w:r w:rsidR="0020391B">
        <w:t>three</w:t>
      </w:r>
      <w:r w:rsidR="0002746B">
        <w:t xml:space="preserve"> rounds at 100% coverage and take (an unrealistic assumption, but useful for comparison)</w:t>
      </w:r>
      <w:r>
        <w:t>.</w:t>
      </w:r>
      <w:r w:rsidR="00CB1E5B">
        <w:t xml:space="preserve"> </w:t>
      </w:r>
      <w:r w:rsidR="00AE6016">
        <w:t>The cohort born since cessation is</w:t>
      </w:r>
      <w:r>
        <w:t xml:space="preserve"> </w:t>
      </w:r>
      <w:r w:rsidR="00AE6016">
        <w:t>assumed to be</w:t>
      </w:r>
      <w:r>
        <w:t xml:space="preserve"> OPV-naïve, but depending on the scenario, they may receive </w:t>
      </w:r>
      <w:r w:rsidR="0020391B">
        <w:t>zero</w:t>
      </w:r>
      <w:r>
        <w:t xml:space="preserve">, </w:t>
      </w:r>
      <w:r w:rsidR="0020391B">
        <w:t>one</w:t>
      </w:r>
      <w:r>
        <w:t xml:space="preserve">, or </w:t>
      </w:r>
      <w:r w:rsidR="0020391B">
        <w:t>two</w:t>
      </w:r>
      <w:r>
        <w:t xml:space="preserve"> doses of </w:t>
      </w:r>
      <w:r w:rsidR="002973C1">
        <w:t xml:space="preserve">the inactivated polio vaccine </w:t>
      </w:r>
      <w:r w:rsidR="002973C1">
        <w:lastRenderedPageBreak/>
        <w:t>(</w:t>
      </w:r>
      <w:r>
        <w:t>IPV</w:t>
      </w:r>
      <w:r w:rsidR="002973C1">
        <w:t xml:space="preserve">), which induces strong protection from paralysis </w:t>
      </w:r>
      <w:r w:rsidR="00E81051">
        <w:t xml:space="preserve">(humoral immunity) </w:t>
      </w:r>
      <w:r w:rsidR="002973C1">
        <w:t xml:space="preserve">but little </w:t>
      </w:r>
      <w:r w:rsidR="00E81051">
        <w:t>protection</w:t>
      </w:r>
      <w:r w:rsidR="002973C1">
        <w:t xml:space="preserve"> against acquisition and onward transmission</w:t>
      </w:r>
      <w:r w:rsidR="00E81051">
        <w:t xml:space="preserve"> (mucosal immunity)</w:t>
      </w:r>
      <w:r>
        <w:t>.</w:t>
      </w:r>
      <w:r w:rsidR="00CB1E5B">
        <w:t xml:space="preserve"> </w:t>
      </w:r>
      <w:r>
        <w:t>No waning of immunity</w:t>
      </w:r>
      <w:r w:rsidR="00EB4FCD">
        <w:t xml:space="preserve"> over time</w:t>
      </w:r>
      <w:r>
        <w:t xml:space="preserve"> is assumed.</w:t>
      </w:r>
      <w:r w:rsidR="00CB1E5B">
        <w:t xml:space="preserve"> </w:t>
      </w:r>
    </w:p>
    <w:p w:rsidR="00095870" w:rsidRDefault="00095870" w:rsidP="001A18CF">
      <w:r>
        <w:t>The survival of a VDPV2 lineage from</w:t>
      </w:r>
      <w:r w:rsidRPr="00095870">
        <w:t xml:space="preserve"> </w:t>
      </w:r>
      <w:r>
        <w:t xml:space="preserve">pre-cessation OPV2 use is not modeled here; rather, it is simply assumed that an outbreak response </w:t>
      </w:r>
      <w:r w:rsidR="00EB4FCD">
        <w:t xml:space="preserve">has been triggered </w:t>
      </w:r>
      <w:r>
        <w:t>after some time has passed since cessation.</w:t>
      </w:r>
      <w:r w:rsidR="00CB1E5B">
        <w:t xml:space="preserve"> </w:t>
      </w:r>
      <w:r w:rsidR="001C259D">
        <w:t xml:space="preserve">The recent discovery </w:t>
      </w:r>
      <w:r w:rsidR="00FA17D3">
        <w:t xml:space="preserve">in </w:t>
      </w:r>
      <w:proofErr w:type="spellStart"/>
      <w:r w:rsidR="00FA17D3">
        <w:t>Borno</w:t>
      </w:r>
      <w:proofErr w:type="spellEnd"/>
      <w:r w:rsidR="00FA17D3">
        <w:t xml:space="preserve"> State, Nigeria </w:t>
      </w:r>
      <w:r w:rsidR="001C259D">
        <w:t xml:space="preserve">of cVDPV2 and WPV1 </w:t>
      </w:r>
      <w:r w:rsidR="00FA17D3">
        <w:t>viruses from lineages unobserved for two and five years, respectively,</w:t>
      </w:r>
      <w:r w:rsidR="001C259D">
        <w:t xml:space="preserve"> indicates that prolonged unobserved circulation is feasible under suboptimal surveillance conditions.</w:t>
      </w:r>
      <w:r w:rsidR="001C259D">
        <w:fldChar w:fldCharType="begin" w:fldLock="1"/>
      </w:r>
      <w:r w:rsidR="002A2075">
        <w:instrText>ADDIN CSL_CITATION { "citationItems" : [ { "id" : "ITEM-1", "itemData" : { "URL" : "https://web.archive.org/web/20160818185430/http://www.who.int/mediacentre/news/releases/2016/nigeria-polio/en/", "accessed" : { "date-parts" : [ [ "2016", "8", "18" ] ] }, "author" : [ { "dropping-particle" : "", "family" : "World Health Organization Media Centre", "given" : "", "non-dropping-particle" : "", "parse-names" : false, "suffix" : "" } ], "container-title" : "WHO", "id" : "ITEM-1", "issued" : { "date-parts" : [ [ "2016" ] ] }, "publisher" : "World Health Organization", "title" : "Government of Nigeria reports 2 wild polio cases, first since July 2014", "type" : "webpage" }, "uris" : [ "http://www.mendeley.com/documents/?uuid=5601acfa-6e3b-3065-9a76-49559f1916cb" ] }, { "id" : "ITEM-2", "itemData" : { "DOI" : "10.1101/058099", "abstract" : "Silent circulation of polioviruses without poliomyelitis cases could threaten eradication when oral polio vaccine (OPV) use is stopped worldwide. Waning immunity promotes silent circulation by increasing poliovirus transmission from individuals not at risk of paralytic polio. There is limited data on temporal patterns of waning. Accordingly, we modeled a range of waning patterns, scaled from fast but shallow to slow but deep, while keeping constant the overall effect of waning on transmission dynamics before vaccination begins. Besides waning, we varied overall transmissibility, the delay from beginning vaccination to reaching specified vaccination levels and type specific virus characteristics. We observed that the width of the range of vaccination levels that resulted in long periods of silent circulation after eliminating paralytic polio cases increased as the delay in reaching final vaccination levels increased. The extent of silent circulation was higher when waning was slower and deeper, when transmissibility was higher, and when virus was type 3. In our model, modest levels of vaccination of adults reduce silent circulation risks. These modeled patterns are consistent with very long silent circulation mainly emerging as a threat to OPV cessation in the last places from which polio cases are eliminated. Our analyses indicate why previous modeling studies have not found the threat of silent circulation that we find. They either used fast and shallow waning patterns that seem unlikely, and/or they depended on fitting models to paralytic polio case counts. Our analyses found that nearly identical polio case count patterns over time are consistent with a range of waning patterns that generate diverse silent circulation risks. We conclude that studies assessing immunity waning dynamics are needed before OPV is stopped. We also conclude that vaccinating adults before stopping OPV will help insure against persisting silent circulation when OPV use is stopped.", "author" : [ { "dropping-particle" : "", "family" : "Koopman J S", "given" : "", "non-dropping-particle" : "", "parse-names" : false, "suffix" : "" }, { "dropping-particle" : "", "family" : "Henry", "given" : "", "non-dropping-particle" : "", "parse-names" : false, "suffix" : "" }, { "dropping-particle" : "", "family" : "Park J H", "given" : "", "non-dropping-particle" : "", "parse-names" : false, "suffix" : "" }, { "dropping-particle" : "", "family" : "Eisenberg M C", "given" : "", "non-dropping-particle" : "", "parse-names" : false, "suffix" : "" }, { "dropping-particle" : "", "family" : "Ionides E L", "given" : "", "non-dropping-particle" : "", "parse-names" : false, "suffix" : "" }, { "dropping-particle" : "", "family" : "Eisenberg J N", "given" : "", "non-dropping-particle" : "", "parse-names" : false, "suffix" : "" } ], "id" : "ITEM-2", "issued" : { "date-parts" : [ [ "0" ] ] }, "title" : "Dynamics Affecting the Risk of Silent Circulation When Oral Polio Vaccination Is Stopped", "type" : "article-journal" }, "uris" : [ "http://www.mendeley.com/documents/?uuid=d33348be-ce37-3a2f-b8bd-247f7747d519" ] }, { "id" : "ITEM-3", "itemData" : { "URL" : "https://web.archive.org/web/20160620214959/http://www.polioeradication.org/Keycountries/Nigeria%28cVDPV%29.aspx", "author" : [ { "dropping-particle" : "", "family" : "Global Polio Eradication Initiative", "given" : "", "non-dropping-particle" : "", "parse-names" : false, "suffix" : "" } ], "id" : "ITEM-3", "issued" : { "date-parts" : [ [ "2016" ] ] }, "title" : "Key Countries, Nigeria; June 20, 2016", "type" : "webpage" }, "uris" : [ "http://www.mendeley.com/documents/?uuid=a894a35b-a236-3961-b132-7006e1ad1a33" ] } ], "mendeley" : { "formattedCitation" : "&lt;sup&gt;8,12,13&lt;/sup&gt;", "plainTextFormattedCitation" : "8,12,13", "previouslyFormattedCitation" : "&lt;sup&gt;8,12,13&lt;/sup&gt;" }, "properties" : { "noteIndex" : 0 }, "schema" : "https://github.com/citation-style-language/schema/raw/master/csl-citation.json" }</w:instrText>
      </w:r>
      <w:r w:rsidR="001C259D">
        <w:fldChar w:fldCharType="separate"/>
      </w:r>
      <w:r w:rsidR="001C259D" w:rsidRPr="001C259D">
        <w:rPr>
          <w:noProof/>
          <w:vertAlign w:val="superscript"/>
        </w:rPr>
        <w:t>8,12,13</w:t>
      </w:r>
      <w:r w:rsidR="001C259D">
        <w:fldChar w:fldCharType="end"/>
      </w:r>
      <w:r w:rsidR="00CB1E5B">
        <w:t xml:space="preserve"> </w:t>
      </w:r>
      <w:r w:rsidR="002A2075">
        <w:t>In the model, a</w:t>
      </w:r>
      <w:r w:rsidR="001A18CF">
        <w:t xml:space="preserve">n initial rapid response campaign with OPV2 first takes place in </w:t>
      </w:r>
      <w:proofErr w:type="spellStart"/>
      <w:r w:rsidR="005A1A32">
        <w:t>Zamfara</w:t>
      </w:r>
      <w:proofErr w:type="spellEnd"/>
      <w:r w:rsidR="001A18CF">
        <w:t xml:space="preserve"> </w:t>
      </w:r>
      <w:r w:rsidR="00AE6016">
        <w:t>Province</w:t>
      </w:r>
      <w:r w:rsidR="001A18CF">
        <w:t>, Nigeria.</w:t>
      </w:r>
      <w:r w:rsidR="00CB1E5B">
        <w:t xml:space="preserve"> </w:t>
      </w:r>
      <w:r w:rsidR="001A18CF">
        <w:t xml:space="preserve">16 days later, an OPV2 campaign takes place in </w:t>
      </w:r>
      <w:proofErr w:type="spellStart"/>
      <w:r w:rsidR="005A1A32">
        <w:t>Zamfara</w:t>
      </w:r>
      <w:proofErr w:type="spellEnd"/>
      <w:r w:rsidR="00495242">
        <w:t xml:space="preserve"> P</w:t>
      </w:r>
      <w:r w:rsidR="001A18CF">
        <w:t>rovince plus the bordering provinces</w:t>
      </w:r>
      <w:r w:rsidR="005A1A32">
        <w:t xml:space="preserve"> </w:t>
      </w:r>
      <w:proofErr w:type="spellStart"/>
      <w:r w:rsidR="005A1A32">
        <w:t>Sokoto</w:t>
      </w:r>
      <w:proofErr w:type="spellEnd"/>
      <w:r w:rsidR="005A1A32">
        <w:t xml:space="preserve">, </w:t>
      </w:r>
      <w:proofErr w:type="spellStart"/>
      <w:r w:rsidR="005A1A32">
        <w:t>Katsina</w:t>
      </w:r>
      <w:proofErr w:type="spellEnd"/>
      <w:r w:rsidR="005A1A32">
        <w:t xml:space="preserve">, Kaduna, and </w:t>
      </w:r>
      <w:proofErr w:type="spellStart"/>
      <w:r w:rsidR="005A1A32">
        <w:t>Kebbi</w:t>
      </w:r>
      <w:proofErr w:type="spellEnd"/>
      <w:r w:rsidR="001A18CF">
        <w:t xml:space="preserve">, followed by a joint OPV2\IPV campaign and a third OPV campaign in the same </w:t>
      </w:r>
      <w:r w:rsidR="00AE6016">
        <w:t>provinces</w:t>
      </w:r>
      <w:r w:rsidR="001A18CF">
        <w:t xml:space="preserve"> at </w:t>
      </w:r>
      <w:r w:rsidR="00FA17D3">
        <w:t>four-</w:t>
      </w:r>
      <w:r w:rsidR="001A18CF">
        <w:t>week intervals.</w:t>
      </w:r>
      <w:r w:rsidR="00CB1E5B">
        <w:t xml:space="preserve"> </w:t>
      </w:r>
    </w:p>
    <w:p w:rsidR="001A18CF" w:rsidRDefault="00495242" w:rsidP="00AE6016">
      <w:r>
        <w:t>It</w:t>
      </w:r>
      <w:r w:rsidR="001A18CF">
        <w:t xml:space="preserve"> is unclear how (or whether) the transmissibility of the </w:t>
      </w:r>
      <w:r w:rsidR="0020391B">
        <w:t>OPV</w:t>
      </w:r>
      <w:r w:rsidR="001A18CF">
        <w:t xml:space="preserve">2 virus changes </w:t>
      </w:r>
      <w:r>
        <w:t>during its genetic reversion</w:t>
      </w:r>
      <w:r w:rsidR="001A18CF">
        <w:t xml:space="preserve">. </w:t>
      </w:r>
      <w:r w:rsidR="00AE6016">
        <w:t xml:space="preserve">In this work, the infectivity of </w:t>
      </w:r>
      <w:r w:rsidR="0020391B">
        <w:t>OPV</w:t>
      </w:r>
      <w:r w:rsidR="00AE6016">
        <w:t xml:space="preserve">2 virus is assumed to begin at some fraction </w:t>
      </w:r>
      <w:r w:rsidR="004A44A8" w:rsidRPr="004A44A8">
        <w:rPr>
          <w:i/>
        </w:rPr>
        <w:t>f</w:t>
      </w:r>
      <w:r w:rsidR="004A44A8">
        <w:t xml:space="preserve"> </w:t>
      </w:r>
      <w:r w:rsidR="00AE6016" w:rsidRPr="004A44A8">
        <w:t>of</w:t>
      </w:r>
      <w:r w:rsidR="00AE6016">
        <w:t xml:space="preserve"> the final infectivity, and to follow an exponential approach to a final, limiting infectivity</w:t>
      </w:r>
      <w:r w:rsidR="00E71EC5">
        <w:t>; Eq. 2 in the Supplement provides the functional form employed</w:t>
      </w:r>
      <w:r w:rsidR="00AE6016">
        <w:t>.</w:t>
      </w:r>
      <w:r w:rsidR="001A18CF">
        <w:t xml:space="preserve"> </w:t>
      </w:r>
      <w:r w:rsidR="00AE6016">
        <w:t xml:space="preserve">The values of the initial and final </w:t>
      </w:r>
      <w:proofErr w:type="spellStart"/>
      <w:r w:rsidR="00AE6016">
        <w:t>infectivities</w:t>
      </w:r>
      <w:proofErr w:type="spellEnd"/>
      <w:r w:rsidR="00AE6016">
        <w:t>, as well as the timescale of the exponential approach, are varied in the modeling scenarios.</w:t>
      </w:r>
    </w:p>
    <w:p w:rsidR="008318A7" w:rsidRDefault="008318A7" w:rsidP="001A18CF"/>
    <w:tbl>
      <w:tblPr>
        <w:tblStyle w:val="TableGrid"/>
        <w:tblW w:w="0" w:type="auto"/>
        <w:tblLook w:val="04A0" w:firstRow="1" w:lastRow="0" w:firstColumn="1" w:lastColumn="0" w:noHBand="0" w:noVBand="1"/>
      </w:tblPr>
      <w:tblGrid>
        <w:gridCol w:w="6115"/>
        <w:gridCol w:w="3150"/>
      </w:tblGrid>
      <w:tr w:rsidR="008318A7" w:rsidTr="00882167">
        <w:trPr>
          <w:cantSplit/>
        </w:trPr>
        <w:tc>
          <w:tcPr>
            <w:tcW w:w="6115" w:type="dxa"/>
          </w:tcPr>
          <w:p w:rsidR="008318A7" w:rsidRDefault="008318A7" w:rsidP="00861C15">
            <w:pPr>
              <w:keepNext/>
              <w:keepLines/>
            </w:pPr>
            <w:r>
              <w:t>Quantity varied</w:t>
            </w:r>
          </w:p>
        </w:tc>
        <w:tc>
          <w:tcPr>
            <w:tcW w:w="3150" w:type="dxa"/>
          </w:tcPr>
          <w:p w:rsidR="008318A7" w:rsidRDefault="008318A7" w:rsidP="00861C15">
            <w:pPr>
              <w:keepNext/>
              <w:keepLines/>
            </w:pPr>
            <w:r>
              <w:t>Values</w:t>
            </w:r>
          </w:p>
        </w:tc>
      </w:tr>
      <w:tr w:rsidR="008318A7" w:rsidTr="00882167">
        <w:trPr>
          <w:cantSplit/>
        </w:trPr>
        <w:tc>
          <w:tcPr>
            <w:tcW w:w="6115" w:type="dxa"/>
          </w:tcPr>
          <w:p w:rsidR="008318A7" w:rsidRPr="003E0761" w:rsidRDefault="008318A7" w:rsidP="00E71EC5">
            <w:pPr>
              <w:keepNext/>
              <w:keepLines/>
            </w:pPr>
            <w:r>
              <w:t xml:space="preserve">Final </w:t>
            </w:r>
            <w:r w:rsidR="00E71EC5">
              <w:t>base reproductive rate</w:t>
            </w:r>
            <w:r>
              <w:t xml:space="preserve"> of reverted VDPV2</w:t>
            </w:r>
            <w:r w:rsidR="00B02CAD">
              <w:t xml:space="preserve"> </w:t>
            </w:r>
            <w:r w:rsidR="003E0761">
              <w:t>(R</w:t>
            </w:r>
            <w:r w:rsidR="003E0761">
              <w:rPr>
                <w:vertAlign w:val="subscript"/>
              </w:rPr>
              <w:t>0f</w:t>
            </w:r>
            <w:r w:rsidR="003E0761">
              <w:t>)</w:t>
            </w:r>
          </w:p>
        </w:tc>
        <w:tc>
          <w:tcPr>
            <w:tcW w:w="3150" w:type="dxa"/>
          </w:tcPr>
          <w:p w:rsidR="008318A7" w:rsidRDefault="008318A7" w:rsidP="0020391B">
            <w:pPr>
              <w:keepNext/>
              <w:keepLines/>
            </w:pPr>
            <w:r>
              <w:t>{1</w:t>
            </w:r>
            <w:r w:rsidR="0020391B">
              <w:t>·2, 1</w:t>
            </w:r>
            <w:r w:rsidR="0020391B">
              <w:t>·</w:t>
            </w:r>
            <w:r w:rsidR="0020391B">
              <w:t>5, 2</w:t>
            </w:r>
            <w:r w:rsidR="0020391B">
              <w:t>·</w:t>
            </w:r>
            <w:r w:rsidR="0020391B">
              <w:t>0, 3</w:t>
            </w:r>
            <w:r w:rsidR="0020391B">
              <w:t>·</w:t>
            </w:r>
            <w:r>
              <w:t>0}</w:t>
            </w:r>
          </w:p>
        </w:tc>
      </w:tr>
      <w:tr w:rsidR="008318A7" w:rsidTr="00882167">
        <w:trPr>
          <w:cantSplit/>
        </w:trPr>
        <w:tc>
          <w:tcPr>
            <w:tcW w:w="6115" w:type="dxa"/>
          </w:tcPr>
          <w:p w:rsidR="008318A7" w:rsidRPr="003E0761" w:rsidRDefault="008318A7" w:rsidP="0020391B">
            <w:pPr>
              <w:keepNext/>
              <w:keepLines/>
            </w:pPr>
            <w:r>
              <w:t xml:space="preserve">Initial </w:t>
            </w:r>
            <w:r w:rsidR="00E71EC5">
              <w:t>reproductive rate</w:t>
            </w:r>
            <w:r>
              <w:t xml:space="preserve"> of </w:t>
            </w:r>
            <w:r w:rsidR="0020391B">
              <w:t>OPV</w:t>
            </w:r>
            <w:r>
              <w:t>2 as fraction of final R</w:t>
            </w:r>
            <w:r>
              <w:rPr>
                <w:vertAlign w:val="subscript"/>
              </w:rPr>
              <w:t>0</w:t>
            </w:r>
            <w:r w:rsidR="003E0761">
              <w:rPr>
                <w:vertAlign w:val="subscript"/>
              </w:rPr>
              <w:t xml:space="preserve"> </w:t>
            </w:r>
            <w:r w:rsidR="003E0761">
              <w:t>(</w:t>
            </w:r>
            <w:r w:rsidR="003E0761">
              <w:rPr>
                <w:i/>
              </w:rPr>
              <w:t>f</w:t>
            </w:r>
            <w:r w:rsidR="003E0761">
              <w:t>)</w:t>
            </w:r>
          </w:p>
        </w:tc>
        <w:tc>
          <w:tcPr>
            <w:tcW w:w="3150" w:type="dxa"/>
          </w:tcPr>
          <w:p w:rsidR="008318A7" w:rsidRDefault="008318A7" w:rsidP="00861C15">
            <w:pPr>
              <w:keepNext/>
              <w:keepLines/>
            </w:pPr>
            <w:r>
              <w:t>{0</w:t>
            </w:r>
            <w:r w:rsidR="0020391B">
              <w:t>·</w:t>
            </w:r>
            <w:r>
              <w:t>25, 0</w:t>
            </w:r>
            <w:r w:rsidR="0020391B">
              <w:t>·</w:t>
            </w:r>
            <w:r>
              <w:t>5}</w:t>
            </w:r>
          </w:p>
        </w:tc>
      </w:tr>
      <w:tr w:rsidR="008318A7" w:rsidTr="00882167">
        <w:trPr>
          <w:cantSplit/>
        </w:trPr>
        <w:tc>
          <w:tcPr>
            <w:tcW w:w="6115" w:type="dxa"/>
          </w:tcPr>
          <w:p w:rsidR="008318A7" w:rsidRPr="003E0761" w:rsidRDefault="00EB4FCD" w:rsidP="00861C15">
            <w:pPr>
              <w:keepNext/>
              <w:keepLines/>
            </w:pPr>
            <w:r>
              <w:t>Exponential</w:t>
            </w:r>
            <w:r w:rsidR="008318A7">
              <w:t xml:space="preserve"> timescale of R</w:t>
            </w:r>
            <w:r w:rsidR="008318A7">
              <w:rPr>
                <w:vertAlign w:val="subscript"/>
              </w:rPr>
              <w:t>0</w:t>
            </w:r>
            <w:r w:rsidR="00B02CAD">
              <w:t xml:space="preserve"> reversion</w:t>
            </w:r>
            <w:r w:rsidR="003E0761">
              <w:t xml:space="preserve"> (</w:t>
            </w:r>
            <w:r w:rsidR="003E0761">
              <w:rPr>
                <w:i/>
              </w:rPr>
              <w:t>λ</w:t>
            </w:r>
            <w:r w:rsidR="003E0761">
              <w:t>)</w:t>
            </w:r>
          </w:p>
        </w:tc>
        <w:tc>
          <w:tcPr>
            <w:tcW w:w="3150" w:type="dxa"/>
          </w:tcPr>
          <w:p w:rsidR="008318A7" w:rsidRDefault="008318A7" w:rsidP="00861C15">
            <w:pPr>
              <w:keepNext/>
              <w:keepLines/>
            </w:pPr>
            <w:r>
              <w:t>{60, 150}</w:t>
            </w:r>
          </w:p>
        </w:tc>
      </w:tr>
      <w:tr w:rsidR="008318A7" w:rsidTr="00882167">
        <w:trPr>
          <w:cantSplit/>
        </w:trPr>
        <w:tc>
          <w:tcPr>
            <w:tcW w:w="6115" w:type="dxa"/>
          </w:tcPr>
          <w:p w:rsidR="008318A7" w:rsidRPr="003E0761" w:rsidRDefault="008318A7" w:rsidP="00861C15">
            <w:pPr>
              <w:keepNext/>
              <w:keepLines/>
            </w:pPr>
            <w:r>
              <w:t>IPV doses in children born post-cessation</w:t>
            </w:r>
            <w:r w:rsidR="003E0761">
              <w:t xml:space="preserve"> (N</w:t>
            </w:r>
            <w:r w:rsidR="003E0761">
              <w:rPr>
                <w:vertAlign w:val="subscript"/>
              </w:rPr>
              <w:t>IPV</w:t>
            </w:r>
            <w:r w:rsidR="003E0761">
              <w:t>)</w:t>
            </w:r>
          </w:p>
        </w:tc>
        <w:tc>
          <w:tcPr>
            <w:tcW w:w="3150" w:type="dxa"/>
          </w:tcPr>
          <w:p w:rsidR="008318A7" w:rsidRDefault="008318A7" w:rsidP="00861C15">
            <w:pPr>
              <w:keepNext/>
              <w:keepLines/>
            </w:pPr>
            <w:r>
              <w:t>{0, 1, 2}</w:t>
            </w:r>
          </w:p>
        </w:tc>
      </w:tr>
      <w:tr w:rsidR="008318A7" w:rsidTr="00882167">
        <w:trPr>
          <w:cantSplit/>
        </w:trPr>
        <w:tc>
          <w:tcPr>
            <w:tcW w:w="6115" w:type="dxa"/>
          </w:tcPr>
          <w:p w:rsidR="008318A7" w:rsidRPr="003E0761" w:rsidRDefault="008318A7" w:rsidP="00861C15">
            <w:pPr>
              <w:keepNext/>
              <w:keepLines/>
            </w:pPr>
            <w:r>
              <w:t>Distanc</w:t>
            </w:r>
            <w:r w:rsidR="004A44A8">
              <w:t>e-dependence of migration rates</w:t>
            </w:r>
            <w:r w:rsidR="003E0761">
              <w:t xml:space="preserve"> (</w:t>
            </w:r>
            <w:r w:rsidR="003E0761">
              <w:rPr>
                <w:i/>
              </w:rPr>
              <w:t>c</w:t>
            </w:r>
            <w:r w:rsidR="003E0761">
              <w:t>)</w:t>
            </w:r>
          </w:p>
        </w:tc>
        <w:tc>
          <w:tcPr>
            <w:tcW w:w="3150" w:type="dxa"/>
          </w:tcPr>
          <w:p w:rsidR="008318A7" w:rsidRDefault="008318A7" w:rsidP="00861C15">
            <w:pPr>
              <w:keepNext/>
              <w:keepLines/>
            </w:pPr>
            <w:r>
              <w:t>Inverse-linear, inverse-square</w:t>
            </w:r>
          </w:p>
        </w:tc>
      </w:tr>
      <w:tr w:rsidR="00861C15" w:rsidTr="00882167">
        <w:trPr>
          <w:cantSplit/>
        </w:trPr>
        <w:tc>
          <w:tcPr>
            <w:tcW w:w="6115" w:type="dxa"/>
          </w:tcPr>
          <w:p w:rsidR="00861C15" w:rsidRDefault="00861C15" w:rsidP="00861C15">
            <w:pPr>
              <w:keepNext/>
              <w:keepLines/>
            </w:pPr>
            <w:r>
              <w:t>Immunity profile of pre-cessation child cohort</w:t>
            </w:r>
          </w:p>
        </w:tc>
        <w:tc>
          <w:tcPr>
            <w:tcW w:w="3150" w:type="dxa"/>
          </w:tcPr>
          <w:p w:rsidR="00861C15" w:rsidRDefault="00FA17D3" w:rsidP="00FA17D3">
            <w:pPr>
              <w:keepNext/>
              <w:keepLines/>
            </w:pPr>
            <w:r>
              <w:t>Three</w:t>
            </w:r>
            <w:r w:rsidR="00861C15">
              <w:t xml:space="preserve"> OPV campaigns at 80% coverage and 50% take, or </w:t>
            </w:r>
            <w:r>
              <w:t xml:space="preserve">three </w:t>
            </w:r>
            <w:r w:rsidR="00861C15">
              <w:t>OPV campaigns at 100% coverage and 100% take</w:t>
            </w:r>
          </w:p>
        </w:tc>
      </w:tr>
    </w:tbl>
    <w:p w:rsidR="000C6D48" w:rsidRDefault="00861C15" w:rsidP="00861C15">
      <w:pPr>
        <w:pStyle w:val="Caption"/>
      </w:pPr>
      <w:bookmarkStart w:id="0" w:name="_Ref458505124"/>
      <w:bookmarkStart w:id="1" w:name="_Ref458505119"/>
      <w:r>
        <w:t xml:space="preserve">Table </w:t>
      </w:r>
      <w:r w:rsidR="00671C12">
        <w:fldChar w:fldCharType="begin"/>
      </w:r>
      <w:r w:rsidR="00671C12">
        <w:instrText xml:space="preserve"> SEQ Table \* ARABIC </w:instrText>
      </w:r>
      <w:r w:rsidR="00671C12">
        <w:fldChar w:fldCharType="separate"/>
      </w:r>
      <w:r>
        <w:rPr>
          <w:noProof/>
        </w:rPr>
        <w:t>1</w:t>
      </w:r>
      <w:r w:rsidR="00671C12">
        <w:rPr>
          <w:noProof/>
        </w:rPr>
        <w:fldChar w:fldCharType="end"/>
      </w:r>
      <w:bookmarkEnd w:id="0"/>
      <w:r>
        <w:t>: Description of parameters varied in the different simulation scenarios.</w:t>
      </w:r>
      <w:bookmarkEnd w:id="1"/>
      <w:r>
        <w:t xml:space="preserve"> </w:t>
      </w:r>
    </w:p>
    <w:p w:rsidR="008A0C96" w:rsidRPr="008A0C96" w:rsidRDefault="008A0C96">
      <w:r>
        <w:rPr>
          <w:b/>
        </w:rPr>
        <w:t>Post-cessation simulations</w:t>
      </w:r>
    </w:p>
    <w:p w:rsidR="00641403" w:rsidRDefault="0059528B">
      <w:r>
        <w:t>A</w:t>
      </w:r>
      <w:r w:rsidR="00CC5BCC">
        <w:t xml:space="preserve"> </w:t>
      </w:r>
      <w:proofErr w:type="spellStart"/>
      <w:r w:rsidR="00CC5BCC">
        <w:t>Separatrix</w:t>
      </w:r>
      <w:proofErr w:type="spellEnd"/>
      <w:r w:rsidR="00CC5BCC">
        <w:t xml:space="preserve"> algorithm</w:t>
      </w:r>
      <w:r>
        <w:fldChar w:fldCharType="begin" w:fldLock="1"/>
      </w:r>
      <w:r w:rsidR="002A2075">
        <w:instrText>ADDIN CSL_CITATION { "citationItems" : [ { "id" : "ITEM-1", "itemData" : { "DOI" : "10.1371/journal.pone.0103467", "ISSN" : "1932-6203", "author" : [ { "dropping-particle" : "", "family" : "Klein", "given" : "Daniel J.", "non-dropping-particle" : "", "parse-names" : false, "suffix" : "" }, { "dropping-particle" : "", "family" : "Baym", "given" : "Michael", "non-dropping-particle" : "", "parse-names" : false, "suffix" : "" }, { "dropping-particle" : "", "family" : "Eckhoff", "given" : "Philip", "non-dropping-particle" : "", "parse-names" : false, "suffix" : "" }, { "dropping-particle" : "", "family" : "Alonso", "given" : "P", "non-dropping-particle" : "", "parse-names" : false, "suffix" : "" }, { "dropping-particle" : "", "family" : "Brown", "given" : "G", "non-dropping-particle" : "", "parse-names" : false, "suffix" : "" }, { "dropping-particle" : "", "family" : "Arevalo-Herrera", "given" : "M", "non-dropping-particle" : "", "parse-names" : false, "suffix" : "" }, { "dropping-particle" : "", "family" : "Binka", "given" : "F", "non-dropping-particle" : "", "parse-names" : false, "suffix" : "" }, { "dropping-particle" : "", "family" : "Chitnis", "given" : "C", "non-dropping-particle" : "", "parse-names" : false, "suffix" : "" }, { "dropping-particle" : "", "family" : "Henderson", "given" : "R", "non-dropping-particle" : "", "parse-names" : false, "suffix" : "" }, { "dropping-particle" : "", "family" : "Sabin", "given" : "A", "non-dropping-particle" : "", "parse-names" : false, "suffix" : "" }, { "dropping-particle" : "", "family" : "Ramos-Alvarez", "given" : "M", "non-dropping-particle" : "", "parse-names" : false, "suffix" : "" }, { "dropping-particle" : "", "family" : "Alvarez-Amezquita", "given" : "J", "non-dropping-particle" : "", "parse-names" : false, "suffix" : "" }, { "dropping-particle" : "", "family" : "Pelon", "given" : "W", "non-dropping-particle" : "", "parse-names" : false, "suffix" : "" }, { "dropping-particle" : "", "family" : "Michaels", "given" : "R", "non-dropping-particle" : "", "parse-names" : false, "suffix" : "" }, { "dropping-particle" : "", "family" : "Salk", "given" : "J", "non-dropping-particle" : "", "parse-names" : false, "suffix" : "" }, { "dropping-particle" : "", "family" : "Grassly", "given" : "N", "non-dropping-particle" : "", "parse-names" : false, "suffix" : "" }, { "dropping-particle" : "", "family" : "Fraser", "given" : "C", "non-dropping-particle" : "", "parse-names" : false, "suffix" : "" }, { "dropping-particle" : "", "family" : "Wenger", "given" : "J", "non-dropping-particle" : "", "parse-names" : false, "suffix" : "" }, { "dropping-particle" : "", "family" : "Deshpande", "given" : "J", "non-dropping-particle" : "", "parse-names" : false, "suffix" : "" }, { "dropping-particle" : "", "family" : "Sutter", "given" : "R", "non-dropping-particle" : "", "parse-names" : false, "suffix" : "" }, { "dropping-particle" : "", "family" : "Stover", "given" : "J", "non-dropping-particle" : "", "parse-names" : false, "suffix" : "" }, { "dropping-particle" : "", "family" : "Stover", "given" : "J", "non-dropping-particle" : "", "parse-names" : false, "suffix" : "" }, { "dropping-particle" : "", "family" : "Fraser", "given" : "C", "non-dropping-particle" : "", "parse-names" : false, "suffix" : "" }, { "dropping-particle" : "", "family" : "Donnelly", "given" : "C", "non-dropping-particle" : "", "parse-names" : false, "suffix" : "" }, { "dropping-particle" : "", "family" : "Cauchemez", "given" : "S", "non-dropping-particle" : "", "parse-names" : false, "suffix" : "" }, { "dropping-particle" : "", "family" : "Hanage", "given" : "W", "non-dropping-particle" : "", "parse-names" : false, "suffix" : "" }, { "dropping-particle" : "Van", "family" : "Kerkhove", "given" : "M", "non-dropping-particle" : "", "parse-names" : false, "suffix" : "" }, { "dropping-particle" : "", "family" : "Brown", "given" : "S", "non-dropping-particle" : "", "parse-names" : false, "suffix" : "" }, { "dropping-particle" : "", "family" : "Tai", "given" : "J", "non-dropping-particle" : "", "parse-names" : false, "suffix" : "" }, { "dropping-particle" : "", "family" : "Bailey", "given" : "R", "non-dropping-particle" : "", "parse-names" : false, "suffix" : "" }, { "dropping-particle" : "", "family" : "Cooley", "given" : "P", "non-dropping-particle" : "", "parse-names" : false, "suffix" : "" }, { "dropping-particle" : "", "family" : "Wheaton", "given" : "W", "non-dropping-particle" : "", "parse-names" : false, "suffix" : "" }, { "dropping-particle" : "", "family" : "Ferguson", "given" : "N", "non-dropping-particle" : "", "parse-names" : false, "suffix" : "" }, { "dropping-particle" : "", "family" : "Cummings", "given" : "D",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Eubank", "given" : "S", "non-dropping-particle" : "", "parse-names" : false, "suffix" : "" }, { "dropping-particle" : "", "family" : "Guclu", "given" : "H", "non-dropping-particle" : "", "parse-names" : false, "suffix" : "" }, { "dropping-particle" : "", "family" : "Kumar", "given" : "V", "non-dropping-particle" : "", "parse-names" : false, "suffix" : "" }, { "dropping-particle" : "", "family" : "Marathe", "given" : "M", "non-dropping-particle" : "", "parse-names" : false, "suffix" : "" }, { "dropping-particle" : "", "family" : "Srinivasan", "given" : "A", "non-dropping-particle" : "", "parse-names" : false, "suffix" : "" }, { "dropping-particle" : "", "family" : "Thompson", "given" : "K", "non-dropping-particle" : "", "parse-names" : false, "suffix" : "" }, { "dropping-particle" : "", "family" : "Tebbens", "given" : "R", "non-dropping-particle" : "", "parse-names" : false, "suffix" : "" }, { "dropping-particle" : "", "family" : "Breman", "given" : "J", "non-dropping-particle" : "", "parse-names" : false, "suffix" : "" }, { "dropping-particle" : "", "family" : "Alilio", "given" : "M", "non-dropping-particle" : "", "parse-names" : false, "suffix" : "" }, { "dropping-particle" : "", "family" : "Mills", "given" : "A", "non-dropping-particle" : "", "parse-names" : false, "suffix" : "" }, { "dropping-particle" : "", "family" : "Smith", "given" : "T", "non-dropping-particle" : "", "parse-names" : false, "suffix" : "" }, { "dropping-particle" : "", "family" : "Maire", "given" : "N", "non-dropping-particle" : "", "parse-names" : false, "suffix" : "" }, { "dropping-particle" : "", "family" : "Ross", "given" : "A", "non-dropping-particle" : "", "parse-names" : false, "suffix" : "" }, { "dropping-particle" : "", "family" : "Penny", "given" : "M", "non-dropping-particle" : "", "parse-names" : false, "suffix" : "" }, { "dropping-particle" : "", "family" : "Chitnis", "given" : "N", "non-dropping-particle" : "", "parse-names" : false, "suffix" : "" }, { "dropping-particle" : "", "family" : "Smith", "given" : "T", "non-dropping-particle" : "", "parse-names" : false, "suffix" : "" }, { "dropping-particle" : "", "family" : "Killeen", "given" : "G", "non-dropping-particle" : "", "parse-names" : false, "suffix" : "" }, { "dropping-particle" : "", "family" : "Maire", "given" : "N", "non-dropping-particle" : "", "parse-names" : false, "suffix" : "" }, { "dropping-particle" : "", "family" : "Ross", "given" : "A", "non-dropping-particle" : "", "parse-names" : false, "suffix" : "" }, { "dropping-particle" : "", "family" : "Molineaux", "given" : "L", "non-dropping-particle" : "", "parse-names" : false, "suffix" : "" }, { "dropping-particle" : "", "family" : "Griffin", "given" : "J", "non-dropping-particle" : "", "parse-names" : false, "suffix" : "" }, { "dropping-particle" : "", "family" : "Hollingsworth", "given" : "T", "non-dropping-particle" : "", "parse-names" : false, "suffix" : "" }, { "dropping-particle" : "", "family" : "Okell", "given" : "L", "non-dropping-particle" : "", "parse-names" : false, "suffix" : "" }, { "dropping-particle" : "", "family" : "Churcher", "given" : "T", "non-dropping-particle" : "", "parse-names" : false, "suffix" : "" }, { "dropping-particle" : "", "family" : "White", "given" : "M", "non-dropping-particle" : "", "parse-names" : false, "suffix" : "" }, { "dropping-particle" : "", "family" : "McKenzie", "given" : "F", "non-dropping-particle" : "", "parse-names" : false, "suffix" : "" }, { "dropping-particle" : "", "family" : "Baird", "given" : "J", "non-dropping-particle" : "", "parse-names" : false, "suffix" : "" }, { "dropping-particle" : "", "family" : "Beier", "given" : "J", "non-dropping-particle" : "", "parse-names" : false, "suffix" : "" }, { "dropping-particle" : "", "family" : "Lal", "given" : "A", "non-dropping-particle" : "", "parse-names" : false, "suffix" : "" }, { "dropping-particle" : "", "family" : "Bossert", "given" : "W", "non-dropping-particle" : "", "parse-names" : false, "suffix" : "" }, { "dropping-particle" : "", "family" : "Helton", "given" : "J", "non-dropping-particle" : "", "parse-names" : false, "suffix" : "" }, { "dropping-particle" : "", "family" : "Davis", "given" : "F", "non-dropping-particle" : "", "parse-names" : false, "suffix" : "" }, { "dropping-particle" : "", "family" : "McKay", "given" : "M", "non-dropping-particle" : "", "parse-names" : false, "suffix" : "" }, { "dropping-particle" : "", "family" : "Beckman", "given" : "R", "non-dropping-particle" : "", "parse-names" : false, "suffix" : "" }, { "dropping-particle" : "", "family" : "Conover", "given" : "W", "non-dropping-particle" : "", "parse-names" : false, "suffix" : "" }, { "dropping-particle" : "", "family" : "Marino", "given" : "S", "non-dropping-particle" : "", "parse-names" : false, "suffix" : "" }, { "dropping-particle" : "", "family" : "Hogue", "given" : "I", "non-dropping-particle" : "", "parse-names" : false, "suffix" : "" }, { "dropping-particle" : "", "family" : "Ray", "given" : "C", "non-dropping-particle" : "", "parse-names" : false, "suffix" : "" }, { "dropping-particle" : "", "family" : "Kirschner", "given" : "D", "non-dropping-particle" : "", "parse-names" : false, "suffix" : "" }, { "dropping-particle" : "", "family" : "Castiglione", "given" : "F", "non-dropping-particle" : "", "parse-names" : false, "suffix" : "" }, { "dropping-particle" : "", "family" : "Pappalardo", "given" : "F", "non-dropping-particle" : "", "parse-names" : false, "suffix" : "" }, { "dropping-particle" : "", "family" : "Bernaschi", "given" : "M", "non-dropping-particle" : "", "parse-names" : false, "suffix" : "" }, { "dropping-particle" : "", "family" : "Motta", "given" : "S", "non-dropping-particle" : "", "parse-names" : false, "suffix" : "" }, { "dropping-particle" : "", "family" : "Lollini", "given" : "P", "non-dropping-particle" : "", "parse-names" : false, "suffix" : "" }, { "dropping-particle" : "", "family" : "Motta", "given" : "S", "non-dropping-particle" : "", "parse-names" : false, "suffix" : "" }, { "dropping-particle" : "", "family" : "Pappalardo", "given" : "F", "non-dropping-particle" : "", "parse-names" : false, "suffix" : "" }, { "dropping-particle" : "", "family" : "Patel", "given" : "R", "non-dropping-particle" : "", "parse-names" : false, "suffix" : "" }, { "dropping-particle" : "", "family" : "Longini", "given" : "I", "non-dropping-particle" : "", "parse-names" : false, "suffix" : "" }, { "dropping-particle" : "", "family" : "Halloran", "given" : "M Elizabeth", "non-dropping-particle" : "", "parse-names" : false, "suffix" : "" }, { "dropping-particle" : "", "family" : "Khuri", "given" : "A", "non-dropping-particle" : "", "parse-names" : false, "suffix" : "" }, { "dropping-particle" : "", "family" : "Mukhopadhyay", "given" : "S", "non-dropping-particle" : "", "parse-names" : false, "suffix" : "" }, { "dropping-particle" : "", "family" : "Kleijnen", "given" : "J", "non-dropping-particle" : "", "parse-names" : false, "suffix" : "" }, { "dropping-particle" : "", "family" : "Tekin", "given" : "E", "non-dropping-particle" : "", "parse-names" : false, "suffix" : "" }, { "dropping-particle" : "", "family" : "Sabuncuoglu", "given" : "I", "non-dropping-particle" : "", "parse-names" : false, "suffix" : "" }, { "dropping-particle" : "", "family" : "Barton", "given" : "R", "non-dropping-particle" : "", "parse-names" : false, "suffix" : "" }, { "dropping-particle" : "", "family" : "Meckesheimer", "given" : "M", "non-dropping-particle" : "", "parse-names" : false, "suffix" : "" }, { "dropping-particle" : "", "family" : "Blanning", "given" : "R", "non-dropping-particle" : "", "parse-names" : false, "suffix" : "" }, { "dropping-particle" : "", "family" : "Box", "given" : "G", "non-dropping-particle" : "", "parse-names" : false, "suffix" : "" }, { "dropping-particle" : "", "family" : "Wilson", "given" : "K", "non-dropping-particle" : "", "parse-names" : false, "suffix" : "" }, { "dropping-particle" : "", "family" : "Fang", "given" : "H", "non-dropping-particle" : "", "parse-names" : false, "suffix" : "" }, { "dropping-particle" : "", "family" : "Horstemeyer", "given" : "M", "non-dropping-particle" : "", "parse-names" : false, "suffix" : "" }, { "dropping-particle" : "", "family" : "Sabuncuoglu", "given" : "I", "non-dropping-particle" : "", "parse-names" : false, "suffix" : "" }, { "dropping-particle" : "", "family" : "Touhami", "given" : "S", "non-dropping-particle" : "", "parse-names" : false, "suffix" : "" }, { "dropping-particle" : "", "family" : "Kleijnen", "given" : "J", "non-dropping-particle" : "", "parse-names" : false, "suffix" : "" }, { "dropping-particle" : "Van", "family" : "Beers", "given" : "W", "non-dropping-particle" : "", "parse-names" : false, "suffix" : "" }, { "dropping-particle" : "", "family" : "Morris", "given" : "M", "non-dropping-particle" : "", "parse-names" : false, "suffix" : "" }, { "dropping-particle" : "", "family" : "Jourdan", "given" : "A", "non-dropping-particle" : "", "parse-names" : false, "suffix" : "" }, { "dropping-particle" : "", "family" : "Franco", "given" : "J", "non-dropping-particle" : "", "parse-names" : false, "suffix" : "" }, { "dropping-particle" : "", "family" : "Sacks", "given" : "J", "non-dropping-particle" : "", "parse-names" : false, "suffix" : "" }, { "dropping-particle" : "", "family" : "Welch", "given" : "W", "non-dropping-particle" : "", "parse-names" : false, "suffix" : "" }, { "dropping-particle" : "", "family" : "Mitchell", "given" : "T", "non-dropping-particle" : "", "parse-names" : false, "suffix" : "" }, { "dropping-particle" : "", "family" : "Wynn", "given" : "H", "non-dropping-particle" : "", "parse-names" : false, "suffix" : "" }, { "dropping-particle" : "", "family" : "Jin", "given" : "R", "non-dropping-particle" : "", "parse-names" : false, "suffix" : "" }, { "dropping-particle" : "", "family" : "Chen", "given" : "W", "non-dropping-particle" : "", "parse-names" : false, "suffix" : "" }, { "dropping-particle" : "", "family" : "Sudjianto", "given" : "A", "non-dropping-particle" : "", "parse-names" : false, "suffix" : "" }, { "dropping-particle" : "", "family" : "Kleijnen", "given" : "J", "non-dropping-particle" : "", "parse-names" : false, "suffix" : "" }, { "dropping-particle" : "", "family" : "Bernardo", "given" : "J", "non-dropping-particle" : "", "parse-names" : false, "suffix" : "" }, { "dropping-particle" : "", "family" : "Smith", "given" : "A", "non-dropping-particle" : "", "parse-names" : false, "suffix" : "" }, { "dropping-particle" : "", "family" : "Verdinelli", "given" : "I", "non-dropping-particle" : "", "parse-names" : false, "suffix" : "" }, { "dropping-particle" : "", "family" : "Hazelton", "given" : "M", "non-dropping-particle" : "", "parse-names" : false, "suffix" : "" }, { "dropping-particle" : "", "family" : "Abramson", "given" : "I", "non-dropping-particle" : "", "parse-names" : false, "suffix" : "" }, { "dropping-particle" : "", "family" : "Hall", "given" : "P", "non-dropping-particle" : "", "parse-names" : false, "suffix" : "" }, { "dropping-particle" : "", "family" : "Wehrly", "given" : "T", "non-dropping-particle" : "", "parse-names" : false, "suffix" : "" }, { "dropping-particle" : "", "family" : "Lindley", "given" : "D", "non-dropping-particle" : "", "parse-names" : false, "suffix" : "" }, { "dropping-particle" : "", "family" : "Chaloner", "given" : "K", "non-dropping-particle" : "", "parse-names" : false, "suffix" : "" }, { "dropping-particle" : "", "family" : "Verdinelli", "given" : "I", "non-dropping-particle" : "", "parse-names" : false, "suffix" : "" }, { "dropping-particle" : "", "family" : "Eckhoff", "given" : "P", "non-dropping-particle" : "", "parse-names" : false, "suffix" : "" }, { "dropping-particle" : "", "family" : "Eckhoff", "given" : "P", "non-dropping-particle" : "", "parse-names" : false, "suffix" : "" }, { "dropping-particle" : "", "family" : "Wenger", "given" : "E", "non-dropping-particle" : "", "parse-names" : false, "suffix" : "" }, { "dropping-particle" : "", "family" : "Eckhoff", "given" : "P", "non-dropping-particle" : "", "parse-names" : false, "suffix" : "" }, { "dropping-particle" : "", "family" : "Saul", "given" : "A", "non-dropping-particle" : "", "parse-names" : false, "suffix" : "" }, { "dropping-particle" : "", "family" : "Graves", "given" : "P", "non-dropping-particle" : "", "parse-names" : false, "suffix" : "" }, { "dropping-particle" : "", "family" : "Kay", "given" : "B", "non-dropping-particle" : "", "parse-names" : false, "suffix" : "" }, { "dropping-particle" : "", "family" : "Scott", "given" : "D", "non-dropping-particle" : "", "parse-names" : false, "suffix" : "" }, { "dropping-particle" : "", "family" : "Sain", "given" : "S", "non-dropping-particle" : "", "parse-names" : false, "suffix" : "" }, { "dropping-particle" : "", "family" : "Hall", "given" : "P", "non-dropping-particle" : "", "parse-names" : false, "suffix" : "" }, { "dropping-particle" : "", "family" : "Huang", "given" : "L", "non-dropping-particle" : "", "parse-names" : false, "suffix" : "" } ], "container-title" : "PLoS ONE", "editor" : [ { "dropping-particle" : "", "family" : "Germano", "given" : "Guido", "non-dropping-particle" : "", "parse-names" : false, "suffix" : "" } ], "id" : "ITEM-1", "issue" : "7", "issued" : { "date-parts" : [ [ "2014", "7", "31" ] ] }, "page" : "e103467", "publisher" : "Public Library of Science", "title" : "The Separatrix Algorithm for Synthesis and Analysis of Stochastic Simulations with Applications in Disease Modeling", "type" : "article-journal", "volume" : "9" }, "uris" : [ "http://www.mendeley.com/documents/?uuid=0b5b1d88-aa8b-310b-97d0-6944bf30d24c"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1C259D" w:rsidRPr="001C259D">
        <w:rPr>
          <w:noProof/>
          <w:vertAlign w:val="superscript"/>
        </w:rPr>
        <w:t>14</w:t>
      </w:r>
      <w:r>
        <w:fldChar w:fldCharType="end"/>
      </w:r>
      <w:r w:rsidR="00CC5BCC">
        <w:t xml:space="preserve"> </w:t>
      </w:r>
      <w:r w:rsidR="00284653">
        <w:t xml:space="preserve">is used to explore the </w:t>
      </w:r>
      <w:r w:rsidR="00E71EC5">
        <w:t xml:space="preserve">risk of </w:t>
      </w:r>
      <w:r w:rsidR="0020391B">
        <w:t>OPV</w:t>
      </w:r>
      <w:r w:rsidR="00E71EC5">
        <w:t>2 survival</w:t>
      </w:r>
      <w:r w:rsidR="00284653">
        <w:t xml:space="preserve"> in the outbreak response described above, as a function of the time since cessation and the mean per-person per-day migration rate.</w:t>
      </w:r>
      <w:r w:rsidR="00CB1E5B">
        <w:t xml:space="preserve"> </w:t>
      </w:r>
      <w:r w:rsidR="00E71EC5">
        <w:t>A</w:t>
      </w:r>
      <w:r w:rsidR="00284653">
        <w:t xml:space="preserve"> new circulating lineage is considered to have arisen whenever there are individuals infected with the virus, outside of the original response region, </w:t>
      </w:r>
      <w:r w:rsidR="00FA17D3">
        <w:t>nine</w:t>
      </w:r>
      <w:r w:rsidR="00284653">
        <w:t xml:space="preserve"> months after the outbreak response.</w:t>
      </w:r>
      <w:r w:rsidR="00CB1E5B">
        <w:t xml:space="preserve"> </w:t>
      </w:r>
      <w:r w:rsidR="00284653">
        <w:t xml:space="preserve">The algorithm is terminated after only </w:t>
      </w:r>
      <w:r w:rsidR="00FA17D3">
        <w:t>two</w:t>
      </w:r>
      <w:r w:rsidR="00284653">
        <w:t xml:space="preserve"> rounds; a first round in which 500 samples are cast throughout </w:t>
      </w:r>
      <w:r w:rsidR="00E71EC5">
        <w:t>the 2D space</w:t>
      </w:r>
      <w:r w:rsidR="00284653">
        <w:t xml:space="preserve">, and a second in which 500 </w:t>
      </w:r>
      <w:r w:rsidR="00E71EC5">
        <w:t xml:space="preserve">additional </w:t>
      </w:r>
      <w:r w:rsidR="00284653">
        <w:t xml:space="preserve">points are targeted to map the </w:t>
      </w:r>
      <w:r w:rsidR="00E71EC5">
        <w:t>contour</w:t>
      </w:r>
      <w:r w:rsidR="00284653">
        <w:t xml:space="preserve"> in parameter space that produces a 50% probability of this outcome.</w:t>
      </w:r>
      <w:r w:rsidR="00CB1E5B">
        <w:t xml:space="preserve"> </w:t>
      </w:r>
      <w:r w:rsidR="00284653">
        <w:t xml:space="preserve"> </w:t>
      </w:r>
    </w:p>
    <w:p w:rsidR="00F44B6B" w:rsidRDefault="00F44B6B">
      <w:pPr>
        <w:rPr>
          <w:b/>
        </w:rPr>
      </w:pPr>
      <w:r>
        <w:rPr>
          <w:b/>
        </w:rPr>
        <w:t>Results</w:t>
      </w:r>
    </w:p>
    <w:p w:rsidR="003E0761" w:rsidRDefault="004A689C">
      <w:r>
        <w:rPr>
          <w:highlight w:val="yellow"/>
        </w:rPr>
        <w:fldChar w:fldCharType="begin"/>
      </w:r>
      <w:r>
        <w:instrText xml:space="preserve"> REF _Ref458507029 \h </w:instrText>
      </w:r>
      <w:r>
        <w:rPr>
          <w:highlight w:val="yellow"/>
        </w:rPr>
      </w:r>
      <w:r>
        <w:rPr>
          <w:highlight w:val="yellow"/>
        </w:rPr>
        <w:fldChar w:fldCharType="separate"/>
      </w:r>
      <w:r>
        <w:t xml:space="preserve">Figure </w:t>
      </w:r>
      <w:r>
        <w:rPr>
          <w:noProof/>
        </w:rPr>
        <w:t>1</w:t>
      </w:r>
      <w:r>
        <w:rPr>
          <w:highlight w:val="yellow"/>
        </w:rPr>
        <w:fldChar w:fldCharType="end"/>
      </w:r>
      <w:r>
        <w:t xml:space="preserve"> </w:t>
      </w:r>
      <w:r w:rsidR="008657DE">
        <w:t xml:space="preserve">presents the </w:t>
      </w:r>
      <w:r w:rsidR="003E0761">
        <w:t xml:space="preserve">output of a single run of the </w:t>
      </w:r>
      <w:proofErr w:type="spellStart"/>
      <w:r w:rsidR="003E0761">
        <w:t>Separatrix</w:t>
      </w:r>
      <w:proofErr w:type="spellEnd"/>
      <w:r w:rsidR="003E0761">
        <w:t xml:space="preserve"> algorithm, with R</w:t>
      </w:r>
      <w:r w:rsidR="003E0761">
        <w:rPr>
          <w:vertAlign w:val="subscript"/>
        </w:rPr>
        <w:t>0f</w:t>
      </w:r>
      <w:r w:rsidR="003E0761">
        <w:t xml:space="preserve"> = 2</w:t>
      </w:r>
      <w:r w:rsidR="0020391B">
        <w:t>·</w:t>
      </w:r>
      <w:r w:rsidR="003E0761">
        <w:t xml:space="preserve">0, </w:t>
      </w:r>
      <w:r w:rsidR="003E0761">
        <w:rPr>
          <w:i/>
        </w:rPr>
        <w:t>f</w:t>
      </w:r>
      <w:r w:rsidR="003E0761">
        <w:t xml:space="preserve"> = 0</w:t>
      </w:r>
      <w:r w:rsidR="0020391B">
        <w:t>·</w:t>
      </w:r>
      <w:r w:rsidR="003E0761">
        <w:t xml:space="preserve">5, </w:t>
      </w:r>
      <w:r w:rsidR="003E0761">
        <w:rPr>
          <w:i/>
        </w:rPr>
        <w:t>λ</w:t>
      </w:r>
      <w:r w:rsidR="003E0761">
        <w:t>= 60 days, N</w:t>
      </w:r>
      <w:r w:rsidR="003E0761">
        <w:softHyphen/>
      </w:r>
      <w:r w:rsidR="003E0761">
        <w:rPr>
          <w:vertAlign w:val="subscript"/>
        </w:rPr>
        <w:t>IPV</w:t>
      </w:r>
      <w:r w:rsidR="003E0761">
        <w:t xml:space="preserve">= 1, </w:t>
      </w:r>
      <w:r w:rsidR="003E0761">
        <w:rPr>
          <w:i/>
        </w:rPr>
        <w:t>c</w:t>
      </w:r>
      <w:r w:rsidR="003E0761">
        <w:t>= 1</w:t>
      </w:r>
      <w:r w:rsidR="00B7354E">
        <w:t xml:space="preserve"> (see </w:t>
      </w:r>
      <w:r w:rsidR="00861C15">
        <w:rPr>
          <w:highlight w:val="yellow"/>
        </w:rPr>
        <w:fldChar w:fldCharType="begin"/>
      </w:r>
      <w:r w:rsidR="00861C15">
        <w:instrText xml:space="preserve"> REF _Ref458505124 \h </w:instrText>
      </w:r>
      <w:r w:rsidR="00861C15">
        <w:rPr>
          <w:highlight w:val="yellow"/>
        </w:rPr>
      </w:r>
      <w:r w:rsidR="00861C15">
        <w:rPr>
          <w:highlight w:val="yellow"/>
        </w:rPr>
        <w:fldChar w:fldCharType="separate"/>
      </w:r>
      <w:r w:rsidR="00861C15">
        <w:t xml:space="preserve">Table </w:t>
      </w:r>
      <w:r w:rsidR="00861C15">
        <w:rPr>
          <w:noProof/>
        </w:rPr>
        <w:t>1</w:t>
      </w:r>
      <w:r w:rsidR="00861C15">
        <w:rPr>
          <w:highlight w:val="yellow"/>
        </w:rPr>
        <w:fldChar w:fldCharType="end"/>
      </w:r>
      <w:r w:rsidR="00861C15">
        <w:t xml:space="preserve"> </w:t>
      </w:r>
      <w:r w:rsidR="00B7354E">
        <w:t>for definition of symbols)</w:t>
      </w:r>
      <w:r w:rsidR="003E0761">
        <w:t>.</w:t>
      </w:r>
      <w:r w:rsidR="00CB1E5B">
        <w:t xml:space="preserve"> </w:t>
      </w:r>
      <w:r w:rsidR="0002746B">
        <w:t xml:space="preserve">Figures 1-4 all present comparisons at the more moderate immunity profile in the pre-cessation birth cohort. </w:t>
      </w:r>
      <w:r w:rsidR="003E0761">
        <w:t>The color surface shows the imputed risk throughout the space of mean migratio</w:t>
      </w:r>
      <w:r w:rsidR="00E71EC5">
        <w:t>n rate and time since cessation</w:t>
      </w:r>
      <w:r w:rsidR="003E0761">
        <w:t xml:space="preserve">; the gray crosses and circles </w:t>
      </w:r>
      <w:r w:rsidR="003E0761">
        <w:lastRenderedPageBreak/>
        <w:t xml:space="preserve">represent simulations </w:t>
      </w:r>
      <w:r w:rsidR="00E71EC5">
        <w:t>in which a new lineage did or did not arise</w:t>
      </w:r>
      <w:r w:rsidR="003E0761">
        <w:t xml:space="preserve">, respectively, </w:t>
      </w:r>
      <w:r w:rsidR="00E71EC5">
        <w:t>as defined above</w:t>
      </w:r>
      <w:r w:rsidR="003E0761">
        <w:t xml:space="preserve">; the blue box outlines a space of migration rates preferred by a calibration to a previous travelling outbreak of WPV1 in the region (Supplement); and the black line represents the </w:t>
      </w:r>
      <w:r w:rsidR="00E71EC5">
        <w:t xml:space="preserve">50% </w:t>
      </w:r>
      <w:proofErr w:type="spellStart"/>
      <w:r w:rsidR="003E0761">
        <w:t>separatrix</w:t>
      </w:r>
      <w:proofErr w:type="spellEnd"/>
      <w:r w:rsidR="003E0761">
        <w:t xml:space="preserve"> line, the imputed </w:t>
      </w:r>
      <w:r w:rsidR="00E71EC5">
        <w:t>contour</w:t>
      </w:r>
      <w:r w:rsidR="003E0761">
        <w:t xml:space="preserve"> in parameter space along which </w:t>
      </w:r>
      <w:r w:rsidR="00E71EC5">
        <w:t xml:space="preserve">the </w:t>
      </w:r>
      <w:r w:rsidR="0020391B">
        <w:t>OPV</w:t>
      </w:r>
      <w:r w:rsidR="00E71EC5">
        <w:t>2 survival risk is</w:t>
      </w:r>
      <w:r w:rsidR="003E0761">
        <w:t xml:space="preserve"> 50%.</w:t>
      </w:r>
      <w:r w:rsidR="00CB1E5B">
        <w:t xml:space="preserve"> </w:t>
      </w:r>
      <w:r w:rsidR="003E0761">
        <w:t>In this scenario, this line indicate</w:t>
      </w:r>
      <w:r w:rsidR="00C73742">
        <w:t>s</w:t>
      </w:r>
      <w:r w:rsidR="003E0761">
        <w:t xml:space="preserve"> that the risk reaches 50% around 2</w:t>
      </w:r>
      <w:r w:rsidR="0020391B">
        <w:t>·</w:t>
      </w:r>
      <w:r w:rsidR="003E0761">
        <w:t>5-3</w:t>
      </w:r>
      <w:r w:rsidR="0020391B">
        <w:t>·</w:t>
      </w:r>
      <w:r w:rsidR="003E0761">
        <w:t xml:space="preserve">5 </w:t>
      </w:r>
      <w:proofErr w:type="gramStart"/>
      <w:r w:rsidR="003E0761">
        <w:t>years</w:t>
      </w:r>
      <w:proofErr w:type="gramEnd"/>
      <w:r w:rsidR="003E0761">
        <w:t xml:space="preserve"> post-cessation, depending on the migration rate.</w:t>
      </w:r>
      <w:r w:rsidR="00CB1E5B">
        <w:t xml:space="preserve"> </w:t>
      </w:r>
      <w:r w:rsidR="003E0761">
        <w:t xml:space="preserve"> </w:t>
      </w:r>
    </w:p>
    <w:p w:rsidR="00C73742" w:rsidRDefault="00C73742">
      <w:r>
        <w:t xml:space="preserve">It is difficult to </w:t>
      </w:r>
      <w:r w:rsidR="00E71EC5">
        <w:t xml:space="preserve">visually </w:t>
      </w:r>
      <w:r>
        <w:t>compare the full risk surface</w:t>
      </w:r>
      <w:r w:rsidR="00E71EC5">
        <w:t>s of multiple scenarios</w:t>
      </w:r>
      <w:r>
        <w:t xml:space="preserve">, so the 50% </w:t>
      </w:r>
      <w:proofErr w:type="spellStart"/>
      <w:r>
        <w:t>separatrix</w:t>
      </w:r>
      <w:proofErr w:type="spellEnd"/>
      <w:r>
        <w:t xml:space="preserve"> lines </w:t>
      </w:r>
      <w:r w:rsidR="00E71EC5">
        <w:t>are used</w:t>
      </w:r>
      <w:r>
        <w:t xml:space="preserve"> to compare the </w:t>
      </w:r>
      <w:r w:rsidR="00E71EC5">
        <w:t>relative risk in</w:t>
      </w:r>
      <w:r>
        <w:t xml:space="preserve"> the various scenarios.</w:t>
      </w:r>
      <w:r w:rsidR="00CB1E5B">
        <w:t xml:space="preserve"> </w:t>
      </w:r>
      <w:r w:rsidR="004A689C">
        <w:rPr>
          <w:highlight w:val="yellow"/>
        </w:rPr>
        <w:fldChar w:fldCharType="begin"/>
      </w:r>
      <w:r w:rsidR="004A689C">
        <w:instrText xml:space="preserve"> REF _Ref458507038 \h </w:instrText>
      </w:r>
      <w:r w:rsidR="004A689C">
        <w:rPr>
          <w:highlight w:val="yellow"/>
        </w:rPr>
      </w:r>
      <w:r w:rsidR="004A689C">
        <w:rPr>
          <w:highlight w:val="yellow"/>
        </w:rPr>
        <w:fldChar w:fldCharType="separate"/>
      </w:r>
      <w:r w:rsidR="004A689C">
        <w:t xml:space="preserve">Figure </w:t>
      </w:r>
      <w:r w:rsidR="004A689C">
        <w:rPr>
          <w:noProof/>
        </w:rPr>
        <w:t>2</w:t>
      </w:r>
      <w:r w:rsidR="004A689C">
        <w:rPr>
          <w:highlight w:val="yellow"/>
        </w:rPr>
        <w:fldChar w:fldCharType="end"/>
      </w:r>
      <w:r w:rsidR="004A689C">
        <w:t xml:space="preserve"> </w:t>
      </w:r>
      <w:r w:rsidR="00327B97">
        <w:t>illustrates how the risk profile depends on R</w:t>
      </w:r>
      <w:r w:rsidR="00327B97">
        <w:rPr>
          <w:vertAlign w:val="subscript"/>
        </w:rPr>
        <w:t>0f</w:t>
      </w:r>
      <w:r w:rsidR="00327B97">
        <w:t xml:space="preserve"> and </w:t>
      </w:r>
      <w:r w:rsidR="00327B97" w:rsidRPr="00327B97">
        <w:rPr>
          <w:i/>
        </w:rPr>
        <w:t>f</w:t>
      </w:r>
      <w:r w:rsidR="009C3C47">
        <w:rPr>
          <w:i/>
        </w:rPr>
        <w:t xml:space="preserve">, </w:t>
      </w:r>
      <w:r w:rsidR="009C3C47">
        <w:t>with other parameters held constant (</w:t>
      </w:r>
      <w:r w:rsidR="009C3C47">
        <w:rPr>
          <w:i/>
        </w:rPr>
        <w:t>λ</w:t>
      </w:r>
      <w:r w:rsidR="009C3C47">
        <w:t>= 60 days, N</w:t>
      </w:r>
      <w:r w:rsidR="009C3C47">
        <w:softHyphen/>
      </w:r>
      <w:r w:rsidR="009C3C47">
        <w:rPr>
          <w:vertAlign w:val="subscript"/>
        </w:rPr>
        <w:t>IPV</w:t>
      </w:r>
      <w:r w:rsidR="009C3C47">
        <w:t xml:space="preserve">= 1, </w:t>
      </w:r>
      <w:r w:rsidR="009C3C47">
        <w:rPr>
          <w:i/>
        </w:rPr>
        <w:t>c</w:t>
      </w:r>
      <w:r w:rsidR="009C3C47">
        <w:t>= 1)</w:t>
      </w:r>
      <w:r w:rsidR="009F584D">
        <w:rPr>
          <w:i/>
        </w:rPr>
        <w:t>.</w:t>
      </w:r>
      <w:r w:rsidR="00CB1E5B">
        <w:rPr>
          <w:i/>
        </w:rPr>
        <w:t xml:space="preserve"> </w:t>
      </w:r>
      <w:r w:rsidR="009F584D">
        <w:t xml:space="preserve">As expected, the risk of continued circulation rises earlier </w:t>
      </w:r>
      <w:r w:rsidR="00E71EC5">
        <w:t>with increasing</w:t>
      </w:r>
      <w:r w:rsidR="009F584D">
        <w:t xml:space="preserve"> R</w:t>
      </w:r>
      <w:r w:rsidR="009F584D">
        <w:rPr>
          <w:vertAlign w:val="subscript"/>
        </w:rPr>
        <w:t>0</w:t>
      </w:r>
      <w:r w:rsidR="00E71EC5">
        <w:t xml:space="preserve"> of fully reverted </w:t>
      </w:r>
      <w:r w:rsidR="0020391B">
        <w:t>OPV2</w:t>
      </w:r>
      <w:r w:rsidR="009F584D">
        <w:t>; the lo</w:t>
      </w:r>
      <w:r w:rsidR="00E71EC5">
        <w:t>west tested value</w:t>
      </w:r>
      <w:r w:rsidR="009F584D">
        <w:t>, 1</w:t>
      </w:r>
      <w:r w:rsidR="0020391B">
        <w:t>·</w:t>
      </w:r>
      <w:r w:rsidR="009F584D">
        <w:t xml:space="preserve">2, presents minimal risk even </w:t>
      </w:r>
      <w:r w:rsidR="00FA17D3">
        <w:t>five</w:t>
      </w:r>
      <w:r w:rsidR="009F584D">
        <w:t xml:space="preserve"> </w:t>
      </w:r>
      <w:proofErr w:type="gramStart"/>
      <w:r w:rsidR="009F584D">
        <w:t>years</w:t>
      </w:r>
      <w:proofErr w:type="gramEnd"/>
      <w:r w:rsidR="009F584D">
        <w:t xml:space="preserve"> post-cessation in the preferred migration rate region, while the highest v</w:t>
      </w:r>
      <w:r w:rsidR="00E71EC5">
        <w:t>alue, 3</w:t>
      </w:r>
      <w:r w:rsidR="0020391B">
        <w:t>·</w:t>
      </w:r>
      <w:r w:rsidR="00E71EC5">
        <w:t xml:space="preserve">0, presents high risk just </w:t>
      </w:r>
      <w:r w:rsidR="009F584D">
        <w:t>18 months post-cessation.</w:t>
      </w:r>
      <w:r w:rsidR="00CB1E5B">
        <w:t xml:space="preserve"> </w:t>
      </w:r>
      <w:r w:rsidR="009F584D">
        <w:t>At a given R</w:t>
      </w:r>
      <w:r w:rsidR="009F584D">
        <w:rPr>
          <w:vertAlign w:val="subscript"/>
        </w:rPr>
        <w:t>0f</w:t>
      </w:r>
      <w:r w:rsidR="00B7354E">
        <w:t xml:space="preserve">, changing </w:t>
      </w:r>
      <w:r w:rsidR="00B7354E" w:rsidRPr="00B7354E">
        <w:rPr>
          <w:i/>
        </w:rPr>
        <w:t>f</w:t>
      </w:r>
      <w:r w:rsidR="00B7354E">
        <w:t xml:space="preserve"> from 0</w:t>
      </w:r>
      <w:r w:rsidR="0020391B">
        <w:t>·</w:t>
      </w:r>
      <w:r w:rsidR="00B7354E">
        <w:t>5 to 0</w:t>
      </w:r>
      <w:r w:rsidR="0020391B">
        <w:t>·</w:t>
      </w:r>
      <w:r w:rsidR="00B7354E">
        <w:t xml:space="preserve">25 </w:t>
      </w:r>
      <w:r w:rsidR="009F584D">
        <w:t xml:space="preserve">induces a small but non-negligible </w:t>
      </w:r>
      <w:r w:rsidR="009C3C47">
        <w:t>shift</w:t>
      </w:r>
      <w:r w:rsidR="009F584D">
        <w:t xml:space="preserve"> </w:t>
      </w:r>
      <w:r w:rsidR="00E71EC5">
        <w:t xml:space="preserve">of the </w:t>
      </w:r>
      <w:proofErr w:type="spellStart"/>
      <w:r w:rsidR="00E71EC5">
        <w:t>separatrix</w:t>
      </w:r>
      <w:proofErr w:type="spellEnd"/>
      <w:r w:rsidR="00E71EC5">
        <w:t xml:space="preserve"> </w:t>
      </w:r>
      <w:r w:rsidR="009C3C47">
        <w:t>to later times/higher migration rates</w:t>
      </w:r>
      <w:r w:rsidR="009F584D">
        <w:t>.</w:t>
      </w:r>
      <w:r w:rsidR="00CB1E5B">
        <w:t xml:space="preserve"> </w:t>
      </w:r>
    </w:p>
    <w:p w:rsidR="009C3C47" w:rsidRDefault="004A689C">
      <w:r>
        <w:rPr>
          <w:highlight w:val="yellow"/>
        </w:rPr>
        <w:fldChar w:fldCharType="begin"/>
      </w:r>
      <w:r>
        <w:instrText xml:space="preserve"> REF _Ref458507046 \h </w:instrText>
      </w:r>
      <w:r>
        <w:rPr>
          <w:highlight w:val="yellow"/>
        </w:rPr>
      </w:r>
      <w:r>
        <w:rPr>
          <w:highlight w:val="yellow"/>
        </w:rPr>
        <w:fldChar w:fldCharType="separate"/>
      </w:r>
      <w:r>
        <w:t xml:space="preserve">Figure </w:t>
      </w:r>
      <w:r>
        <w:rPr>
          <w:noProof/>
        </w:rPr>
        <w:t>3</w:t>
      </w:r>
      <w:r>
        <w:rPr>
          <w:highlight w:val="yellow"/>
        </w:rPr>
        <w:fldChar w:fldCharType="end"/>
      </w:r>
      <w:r>
        <w:t xml:space="preserve"> </w:t>
      </w:r>
      <w:r w:rsidR="009C3C47">
        <w:t xml:space="preserve">illustrates how the number of IPV doses in </w:t>
      </w:r>
      <w:r w:rsidR="008C06D5">
        <w:t>routine immunization (</w:t>
      </w:r>
      <w:r w:rsidR="009C3C47">
        <w:t>RI</w:t>
      </w:r>
      <w:r w:rsidR="008C06D5">
        <w:t xml:space="preserve">) </w:t>
      </w:r>
      <w:r w:rsidR="009C3C47">
        <w:t>affects t</w:t>
      </w:r>
      <w:r w:rsidR="008C06D5">
        <w:t xml:space="preserve">he risk of </w:t>
      </w:r>
      <w:r w:rsidR="0020391B">
        <w:t>OPV</w:t>
      </w:r>
      <w:r w:rsidR="008C06D5">
        <w:t xml:space="preserve">2 survival </w:t>
      </w:r>
      <w:r w:rsidR="00861C15">
        <w:t>in this model</w:t>
      </w:r>
      <w:r w:rsidR="0022327B">
        <w:t xml:space="preserve">, with dotted, solid, and dashed lines indicating </w:t>
      </w:r>
      <w:r w:rsidR="00FA17D3">
        <w:t>zero</w:t>
      </w:r>
      <w:r w:rsidR="0022327B">
        <w:t xml:space="preserve">, </w:t>
      </w:r>
      <w:r w:rsidR="00FA17D3">
        <w:t>one</w:t>
      </w:r>
      <w:r w:rsidR="0022327B">
        <w:t xml:space="preserve">, and </w:t>
      </w:r>
      <w:r w:rsidR="00FA17D3">
        <w:t>two</w:t>
      </w:r>
      <w:r w:rsidR="0022327B">
        <w:t xml:space="preserve"> d</w:t>
      </w:r>
      <w:r w:rsidR="008C06D5">
        <w:t>oses of RI in IPV, respectively.</w:t>
      </w:r>
      <w:r w:rsidR="00CB1E5B">
        <w:t xml:space="preserve"> </w:t>
      </w:r>
      <w:r w:rsidR="008C06D5">
        <w:t>Coverage of routine immunization is assumed to be 80%.</w:t>
      </w:r>
      <w:r w:rsidR="0022327B">
        <w:t xml:space="preserve"> </w:t>
      </w:r>
      <w:r w:rsidR="008C06D5">
        <w:t>G</w:t>
      </w:r>
      <w:r w:rsidR="0022327B">
        <w:t>ray and black lines indicate R</w:t>
      </w:r>
      <w:r w:rsidR="0022327B">
        <w:rPr>
          <w:vertAlign w:val="subscript"/>
        </w:rPr>
        <w:t>0</w:t>
      </w:r>
      <w:r w:rsidR="00151ACC">
        <w:rPr>
          <w:vertAlign w:val="subscript"/>
        </w:rPr>
        <w:t>f</w:t>
      </w:r>
      <w:r w:rsidR="00151ACC">
        <w:t xml:space="preserve"> values of </w:t>
      </w:r>
      <w:r w:rsidR="00FA17D3">
        <w:t>three and two</w:t>
      </w:r>
      <w:r w:rsidR="00151ACC">
        <w:t>, respectively</w:t>
      </w:r>
      <w:r w:rsidR="009C3C47">
        <w:t>.</w:t>
      </w:r>
      <w:r w:rsidR="00CB1E5B">
        <w:t xml:space="preserve"> </w:t>
      </w:r>
      <w:r w:rsidR="008449F6">
        <w:t>While</w:t>
      </w:r>
      <w:r w:rsidR="009C3C47">
        <w:t xml:space="preserve"> herd immunity effects of IPV</w:t>
      </w:r>
      <w:r w:rsidR="002002F9">
        <w:t xml:space="preserve"> </w:t>
      </w:r>
      <w:r w:rsidR="008449F6">
        <w:t>are evident in developed nations, where the oral-oral transmission route likely dominates,</w:t>
      </w:r>
      <w:r w:rsidR="008449F6">
        <w:fldChar w:fldCharType="begin" w:fldLock="1"/>
      </w:r>
      <w:r w:rsidR="002A2075">
        <w:instrText>ADDIN CSL_CITATION { "citationItems" : [ { "id" : "ITEM-1", "itemData" : { "ISSN" : "0891-3668", "PMID" : "1766724", "abstract" : "Inactivated poliovirus vaccine (IPV) is the vaccine of choice for protection against paralytic poliomyelitis provided that it is used within the context of a program to increase and sustain the level of uptake to as close to 100% as possible. This means targeting the disadvantaged in society as well as those who have their own pediatrician. The reasons are that enhanced-potency killed polio vaccine is safe, whereas oral poliovirus vaccine (OPV) is associated with a low, but definite, risk of paralysis, especially after the first dose. The immunity, as measured by antibody concentrations, is at least as good as and, in some circumstances, such as in the tropics or for booster doses, better than that provided by OPV. IPV reduces the replication of living poliovirus and produces herd immunity, as exemplified by experience in Sweden and Holland. The immunity, whether induced by OPV or IPV, involves memory cells and is long lasting, as seen by the rapid secondary response to a booster dose. IPV also can be mixed with other vaccine components to provide immunity against an increasing range of childhood infections.", "author" : [ { "dropping-particle" : "", "family" : "Beale", "given" : "A J", "non-dropping-particle" : "", "parse-names" : false, "suffix" : "" } ], "container-title" : "The Pediatric infectious disease journal", "id" : "ITEM-1", "issue" : "12", "issued" : { "date-parts" : [ [ "1991", "12" ] ] }, "page" : "970-2", "title" : "Efficacy and safety of oral poliovirus vaccine and inactivated poliovirus vaccine.", "type" : "article-journal", "volume" : "10" }, "uris" : [ "http://www.mendeley.com/documents/?uuid=d5edc4f7-1756-345d-a30e-e737260ae5f0" ] }, { "id" : "ITEM-2", "itemData" : { "abstract" : "Since the introduction of Salk vaccine, the incidence of paralytic polio has declined precipitously. It has been suggested that the vaccine protects unvaccinated as well as vaccinated persons. Data in this study indicate that less than complete coverage of the population with the vaccine has limited dissemination of poliovirus in the community.", "author" : [ { "dropping-particle" : "", "family" : "Stickle", "given" : "Gabriel", "non-dropping-particle" : "", "parse-names" : false, "suffix" : "" } ], "container-title" : "American Journal of Public Health", "id" : "ITEM-2", "issue" : "8", "issued" : { "date-parts" : [ [ "1964" ] ] }, "page" : "1222-1229", "title" : "Observed and Expected Poliomyelitis in the United States, 1958-1961", "type" : "article-journal", "volume" : "54" }, "uris" : [ "http://www.mendeley.com/documents/?uuid=7bf57892-ff11-3b3b-94b0-c4f1272f29a7" ] } ], "mendeley" : { "formattedCitation" : "&lt;sup&gt;15,16&lt;/sup&gt;", "plainTextFormattedCitation" : "15,16", "previouslyFormattedCitation" : "&lt;sup&gt;15,16&lt;/sup&gt;" }, "properties" : { "noteIndex" : 0 }, "schema" : "https://github.com/citation-style-language/schema/raw/master/csl-citation.json" }</w:instrText>
      </w:r>
      <w:r w:rsidR="008449F6">
        <w:fldChar w:fldCharType="separate"/>
      </w:r>
      <w:r w:rsidR="001C259D" w:rsidRPr="001C259D">
        <w:rPr>
          <w:noProof/>
          <w:vertAlign w:val="superscript"/>
        </w:rPr>
        <w:t>15,16</w:t>
      </w:r>
      <w:r w:rsidR="008449F6">
        <w:fldChar w:fldCharType="end"/>
      </w:r>
      <w:r w:rsidR="008449F6">
        <w:t xml:space="preserve"> they </w:t>
      </w:r>
      <w:r w:rsidR="002002F9">
        <w:t xml:space="preserve">are poorly characterized </w:t>
      </w:r>
      <w:r w:rsidR="008449F6">
        <w:t>in developing countries where the fecal-oral transmission route likely dominates</w:t>
      </w:r>
      <w:r w:rsidR="002E5578">
        <w:t xml:space="preserve">. While challenge studies find that IPV-immunized children exhibit a small reduction in acquisition of </w:t>
      </w:r>
      <w:proofErr w:type="spellStart"/>
      <w:r w:rsidR="002E5578">
        <w:t>mOPV</w:t>
      </w:r>
      <w:proofErr w:type="spellEnd"/>
      <w:r w:rsidR="002E5578" w:rsidRPr="008449F6">
        <w:t>,</w:t>
      </w:r>
      <w:r w:rsidR="002E5578">
        <w:t xml:space="preserve"> it is </w:t>
      </w:r>
      <w:r w:rsidR="00E71EC5">
        <w:t>unclear</w:t>
      </w:r>
      <w:r w:rsidR="002E5578">
        <w:t xml:space="preserve"> how this reduction translates to </w:t>
      </w:r>
      <w:r w:rsidR="00E71EC5">
        <w:t xml:space="preserve">natural </w:t>
      </w:r>
      <w:r w:rsidR="002E5578">
        <w:t>exposure</w:t>
      </w:r>
      <w:r w:rsidR="00E71EC5">
        <w:t xml:space="preserve"> levels.</w:t>
      </w:r>
      <w:r w:rsidR="00042C1F">
        <w:fldChar w:fldCharType="begin" w:fldLock="1"/>
      </w:r>
      <w:r w:rsidR="002A2075">
        <w:instrText>ADDIN CSL_CITATION { "citationItems" : [ { "id" : "ITEM-1",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1",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id" : "ITEM-2", "itemData" : { "author" : [ { "dropping-particle" : "", "family" : "Ghendon", "given" : "YZ", "non-dropping-particle" : "", "parse-names" : false, "suffix" : "" }, { "dropping-particle" : "", "family" : "Sanakoyeva", "given" : "II", "non-dropping-particle" : "", "parse-names" : false, "suffix" : "" } ], "container-title" : "Acta Virol", "id" : "ITEM-2", "issued" : { "date-parts" : [ [ "1961" ] ] }, "title" : "Comparison of the resistance of the intestinal tract to poliomyelitis virus (Sabin's strains) in persons after naturally and experimentally acquired immunity", "type" : "article-journal" }, "uris" : [ "http://www.mendeley.com/documents/?uuid=e2b84da9-c0f3-4ef9-b5e5-9150810d339e" ] } ], "mendeley" : { "formattedCitation" : "&lt;sup&gt;17,18&lt;/sup&gt;", "plainTextFormattedCitation" : "17,18", "previouslyFormattedCitation" : "&lt;sup&gt;17,18&lt;/sup&gt;" }, "properties" : { "noteIndex" : 0 }, "schema" : "https://github.com/citation-style-language/schema/raw/master/csl-citation.json" }</w:instrText>
      </w:r>
      <w:r w:rsidR="00042C1F">
        <w:fldChar w:fldCharType="separate"/>
      </w:r>
      <w:r w:rsidR="001C259D" w:rsidRPr="001C259D">
        <w:rPr>
          <w:noProof/>
          <w:vertAlign w:val="superscript"/>
        </w:rPr>
        <w:t>17,18</w:t>
      </w:r>
      <w:r w:rsidR="00042C1F">
        <w:fldChar w:fldCharType="end"/>
      </w:r>
      <w:r w:rsidR="00E71EC5">
        <w:t xml:space="preserve"> S</w:t>
      </w:r>
      <w:r w:rsidR="002E5578">
        <w:t>imilarly, IPV-immunized childr</w:t>
      </w:r>
      <w:r w:rsidR="00E71EC5">
        <w:t xml:space="preserve">en are observed to shed less poliovirus than naïve children </w:t>
      </w:r>
      <w:r w:rsidR="002E5578">
        <w:t xml:space="preserve">upon OPV challenge, but it is </w:t>
      </w:r>
      <w:r w:rsidR="00E71EC5">
        <w:t>unclear</w:t>
      </w:r>
      <w:r w:rsidR="002E5578">
        <w:t xml:space="preserve"> how or if this reduction </w:t>
      </w:r>
      <w:r w:rsidR="00E71EC5">
        <w:t>translates to</w:t>
      </w:r>
      <w:r w:rsidR="002E5578">
        <w:t xml:space="preserve"> </w:t>
      </w:r>
      <w:r w:rsidR="00E71EC5">
        <w:t>t</w:t>
      </w:r>
      <w:r w:rsidR="002E5578">
        <w:t>ransmission in close-contact and community settings</w:t>
      </w:r>
      <w:r w:rsidR="00042C1F">
        <w:t xml:space="preserve"> in regions of poor sanitation</w:t>
      </w:r>
      <w:r w:rsidR="002E5578">
        <w:t>.</w:t>
      </w:r>
      <w:r w:rsidR="00042C1F">
        <w:fldChar w:fldCharType="begin" w:fldLock="1"/>
      </w:r>
      <w:r w:rsidR="002A2075">
        <w:instrText>ADDIN CSL_CITATION { "citationItems" : [ { "id" : "ITEM-1", "itemData" : { "author" : [ { "dropping-particle" : "", "family" : "Ghendon", "given" : "YZ", "non-dropping-particle" : "", "parse-names" : false, "suffix" : "" }, { "dropping-particle" : "", "family" : "Sanakoyeva", "given" : "II", "non-dropping-particle" : "", "parse-names" : false, "suffix" : "" } ], "container-title" : "Acta Virol", "id" : "ITEM-1", "issued" : { "date-parts" : [ [ "1961" ] ] }, "title" : "Comparison of the resistance of the intestinal tract to poliomyelitis virus (Sabin's strains) in persons after naturally and experimentally acquired immunity", "type" : "article-journal" }, "uris" : [ "http://www.mendeley.com/documents/?uuid=e2b84da9-c0f3-4ef9-b5e5-9150810d339e" ] }, { "id" : "ITEM-2",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2",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17,18&lt;/sup&gt;", "plainTextFormattedCitation" : "17,18", "previouslyFormattedCitation" : "&lt;sup&gt;17,18&lt;/sup&gt;" }, "properties" : { "noteIndex" : 0 }, "schema" : "https://github.com/citation-style-language/schema/raw/master/csl-citation.json" }</w:instrText>
      </w:r>
      <w:r w:rsidR="00042C1F">
        <w:fldChar w:fldCharType="separate"/>
      </w:r>
      <w:r w:rsidR="001C259D" w:rsidRPr="001C259D">
        <w:rPr>
          <w:noProof/>
          <w:vertAlign w:val="superscript"/>
        </w:rPr>
        <w:t>17,18</w:t>
      </w:r>
      <w:r w:rsidR="00042C1F">
        <w:fldChar w:fldCharType="end"/>
      </w:r>
      <w:r w:rsidR="002E5578">
        <w:t xml:space="preserve"> I</w:t>
      </w:r>
      <w:r w:rsidR="0022327B">
        <w:t xml:space="preserve">n this </w:t>
      </w:r>
      <w:r w:rsidR="00042C1F">
        <w:t>study</w:t>
      </w:r>
      <w:r w:rsidR="00E71EC5">
        <w:t>,</w:t>
      </w:r>
      <w:r w:rsidR="002002F9">
        <w:t xml:space="preserve"> </w:t>
      </w:r>
      <w:r w:rsidR="00E71EC5">
        <w:t>each dose of IPV (in the absence of prior OPV exposure) is assumed to</w:t>
      </w:r>
      <w:r w:rsidR="002002F9">
        <w:t xml:space="preserve"> </w:t>
      </w:r>
      <w:r w:rsidR="0022327B">
        <w:t>confer</w:t>
      </w:r>
      <w:r w:rsidR="002002F9">
        <w:t xml:space="preserve"> a 10% reduction in the recipient’s effective exposure and a 10% reduction in an infected recipient’s on</w:t>
      </w:r>
      <w:r w:rsidR="00E71EC5">
        <w:t xml:space="preserve">ward infectivity </w:t>
      </w:r>
      <w:r w:rsidR="00042C1F">
        <w:t xml:space="preserve">in </w:t>
      </w:r>
      <w:r w:rsidR="009C5FA9">
        <w:t>the</w:t>
      </w:r>
      <w:r w:rsidR="00042C1F">
        <w:t xml:space="preserve"> natural transmission setting </w:t>
      </w:r>
      <w:r w:rsidR="00E71EC5">
        <w:t xml:space="preserve">(Supplement). </w:t>
      </w:r>
      <w:r w:rsidR="0022327B">
        <w:t xml:space="preserve">Under these assumptions about IPV-only immunization, </w:t>
      </w:r>
      <w:r>
        <w:rPr>
          <w:highlight w:val="yellow"/>
        </w:rPr>
        <w:fldChar w:fldCharType="begin"/>
      </w:r>
      <w:r>
        <w:instrText xml:space="preserve"> REF _Ref458507046 \h </w:instrText>
      </w:r>
      <w:r>
        <w:rPr>
          <w:highlight w:val="yellow"/>
        </w:rPr>
      </w:r>
      <w:r>
        <w:rPr>
          <w:highlight w:val="yellow"/>
        </w:rPr>
        <w:fldChar w:fldCharType="separate"/>
      </w:r>
      <w:r>
        <w:t xml:space="preserve">Figure </w:t>
      </w:r>
      <w:r>
        <w:rPr>
          <w:noProof/>
        </w:rPr>
        <w:t>3</w:t>
      </w:r>
      <w:r>
        <w:rPr>
          <w:highlight w:val="yellow"/>
        </w:rPr>
        <w:fldChar w:fldCharType="end"/>
      </w:r>
      <w:r>
        <w:t xml:space="preserve"> </w:t>
      </w:r>
      <w:r w:rsidR="0022327B">
        <w:t xml:space="preserve">shows that each dose provides substantial protection against </w:t>
      </w:r>
      <w:r w:rsidR="0020391B">
        <w:t>OPV2</w:t>
      </w:r>
      <w:r w:rsidR="0022327B">
        <w:t xml:space="preserve"> survival, shifting the 50% </w:t>
      </w:r>
      <w:proofErr w:type="spellStart"/>
      <w:r w:rsidR="0022327B">
        <w:t>separatrix</w:t>
      </w:r>
      <w:proofErr w:type="spellEnd"/>
      <w:r w:rsidR="0022327B">
        <w:t xml:space="preserve"> line by as much as a year per dose at a fixed migration rate.</w:t>
      </w:r>
      <w:r w:rsidR="00CB1E5B">
        <w:t xml:space="preserve"> </w:t>
      </w:r>
    </w:p>
    <w:p w:rsidR="004A689C" w:rsidRDefault="004A689C">
      <w:r>
        <w:t xml:space="preserve">Changing the distance-dependence in the gravity model of migration </w:t>
      </w:r>
      <w:r w:rsidR="00280B3B">
        <w:t xml:space="preserve">or the reversion rate of </w:t>
      </w:r>
      <w:r w:rsidR="0020391B">
        <w:t>OPV</w:t>
      </w:r>
      <w:r w:rsidR="00280B3B">
        <w:t>2 transmissibility are both found to have comparatively small</w:t>
      </w:r>
      <w:r>
        <w:t xml:space="preserve"> effect</w:t>
      </w:r>
      <w:r w:rsidR="00280B3B">
        <w:t>s</w:t>
      </w:r>
      <w:r>
        <w:t xml:space="preserve"> on the position of the </w:t>
      </w:r>
      <w:proofErr w:type="spellStart"/>
      <w:r>
        <w:t>separatrix</w:t>
      </w:r>
      <w:proofErr w:type="spellEnd"/>
      <w:r>
        <w:t xml:space="preserve"> line; the figure</w:t>
      </w:r>
      <w:r w:rsidR="00280B3B">
        <w:t>s</w:t>
      </w:r>
      <w:r>
        <w:t xml:space="preserve"> illustrating the comparison</w:t>
      </w:r>
      <w:r w:rsidR="00280B3B">
        <w:t>s</w:t>
      </w:r>
      <w:r>
        <w:t xml:space="preserve"> between these scenarios can be found in the supplement</w:t>
      </w:r>
      <w:r w:rsidR="00280B3B">
        <w:t>al materials.</w:t>
      </w:r>
    </w:p>
    <w:p w:rsidR="007F362D" w:rsidRPr="00735904" w:rsidRDefault="004A689C">
      <w:r>
        <w:t xml:space="preserve">Finally, </w:t>
      </w:r>
      <w:r w:rsidR="00735904">
        <w:rPr>
          <w:highlight w:val="yellow"/>
        </w:rPr>
        <w:fldChar w:fldCharType="begin"/>
      </w:r>
      <w:r w:rsidR="00735904">
        <w:instrText xml:space="preserve"> REF _Ref459738705 \h </w:instrText>
      </w:r>
      <w:r w:rsidR="00735904">
        <w:rPr>
          <w:highlight w:val="yellow"/>
        </w:rPr>
      </w:r>
      <w:r w:rsidR="00735904">
        <w:rPr>
          <w:highlight w:val="yellow"/>
        </w:rPr>
        <w:fldChar w:fldCharType="separate"/>
      </w:r>
      <w:r w:rsidR="00280B3B">
        <w:t xml:space="preserve">Figure </w:t>
      </w:r>
      <w:r w:rsidR="00280B3B">
        <w:rPr>
          <w:noProof/>
        </w:rPr>
        <w:t>4</w:t>
      </w:r>
      <w:r w:rsidR="00735904">
        <w:rPr>
          <w:highlight w:val="yellow"/>
        </w:rPr>
        <w:fldChar w:fldCharType="end"/>
      </w:r>
      <w:r w:rsidR="00735904">
        <w:t xml:space="preserve"> </w:t>
      </w:r>
      <w:r w:rsidR="0002746B">
        <w:t>presents a comparison of the two potential pictures of immu</w:t>
      </w:r>
      <w:r w:rsidR="00735904">
        <w:t xml:space="preserve">nity at the time of cessation. </w:t>
      </w:r>
      <w:r w:rsidR="00D170AE">
        <w:t xml:space="preserve">The solid lines indicate simulations with pre-cessation population immunity in </w:t>
      </w:r>
      <w:r w:rsidR="00FA17D3">
        <w:t xml:space="preserve">zero-to-five year olds induced by three </w:t>
      </w:r>
      <w:r w:rsidR="00D170AE">
        <w:t xml:space="preserve">OPV campaigns at 80% coverage, 50% take; the dashed lines indicate sims with 100% coverage, 100% take (essentially, perfect immunity </w:t>
      </w:r>
      <w:r w:rsidR="00877DE1">
        <w:t>with</w:t>
      </w:r>
      <w:r w:rsidR="00D170AE">
        <w:t>in this cohort).</w:t>
      </w:r>
      <w:r w:rsidR="00CB1E5B">
        <w:t xml:space="preserve"> </w:t>
      </w:r>
      <w:r w:rsidR="00877DE1">
        <w:t xml:space="preserve">The dashed lines essentially indicate the time at which the cohort of children born after OPV2 cessation will be able to sustain circulation of </w:t>
      </w:r>
      <w:r w:rsidR="0020391B">
        <w:t>OPV</w:t>
      </w:r>
      <w:r w:rsidR="00877DE1">
        <w:t xml:space="preserve">2 in the absence of any transmission through the older cohort. </w:t>
      </w:r>
      <w:r w:rsidR="00D170AE">
        <w:t>The duration of the</w:t>
      </w:r>
      <w:r w:rsidR="00735904">
        <w:t xml:space="preserve"> </w:t>
      </w:r>
      <w:r w:rsidR="00D170AE">
        <w:t xml:space="preserve">additional </w:t>
      </w:r>
      <w:r w:rsidR="00735904">
        <w:t xml:space="preserve">protection </w:t>
      </w:r>
      <w:r w:rsidR="00D170AE">
        <w:t xml:space="preserve">from </w:t>
      </w:r>
      <w:r w:rsidR="00877DE1">
        <w:t>perfect pre-cessation immunity</w:t>
      </w:r>
      <w:r w:rsidR="00D170AE">
        <w:t xml:space="preserve"> </w:t>
      </w:r>
      <w:r w:rsidR="00735904">
        <w:t>increases with increasing transmissibility</w:t>
      </w:r>
      <w:r w:rsidR="00D170AE">
        <w:t>, as</w:t>
      </w:r>
      <w:r w:rsidR="00735904">
        <w:t xml:space="preserve"> at higher R</w:t>
      </w:r>
      <w:r w:rsidR="00735904">
        <w:rPr>
          <w:vertAlign w:val="subscript"/>
        </w:rPr>
        <w:t>0</w:t>
      </w:r>
      <w:r w:rsidR="00735904">
        <w:t xml:space="preserve">, the virus is </w:t>
      </w:r>
      <w:r w:rsidR="00D170AE">
        <w:t xml:space="preserve">increasingly </w:t>
      </w:r>
      <w:r w:rsidR="00735904">
        <w:t>able to recruit partially immune children into</w:t>
      </w:r>
      <w:r w:rsidR="00D170AE">
        <w:t xml:space="preserve"> the</w:t>
      </w:r>
      <w:r w:rsidR="00735904">
        <w:t xml:space="preserve"> </w:t>
      </w:r>
      <w:r w:rsidR="00D170AE">
        <w:t>transmission chain.</w:t>
      </w:r>
      <w:r w:rsidR="00CB1E5B">
        <w:t xml:space="preserve"> </w:t>
      </w:r>
      <w:r w:rsidR="00D170AE">
        <w:t>The</w:t>
      </w:r>
      <w:r w:rsidR="00877DE1">
        <w:t xml:space="preserve"> additional protection provided by perfect immunity in the older cohort is also relatively </w:t>
      </w:r>
      <w:r w:rsidR="00877DE1">
        <w:lastRenderedPageBreak/>
        <w:t>modest given the extreme nature of this immunity assumption, adding at most about 1 year of protection in the preferred migration space within this model.</w:t>
      </w:r>
      <w:r w:rsidR="00CB1E5B">
        <w:t xml:space="preserve"> </w:t>
      </w:r>
    </w:p>
    <w:p w:rsidR="00F44B6B" w:rsidRDefault="00F44B6B">
      <w:pPr>
        <w:rPr>
          <w:b/>
        </w:rPr>
      </w:pPr>
      <w:r>
        <w:rPr>
          <w:b/>
        </w:rPr>
        <w:t>Discussion</w:t>
      </w:r>
    </w:p>
    <w:p w:rsidR="009A723C" w:rsidRDefault="00F44B6B">
      <w:r>
        <w:t>The population immunity conditions in the upcoming years will be unprecedented; little to no immunity will be acquired through natural infection as in the pre-vaccine era, and Type 2 immunity will be provided solely through IPV, with little ability to i</w:t>
      </w:r>
      <w:r w:rsidR="009A723C">
        <w:t>nduce strong mucosal immunity.</w:t>
      </w:r>
      <w:r w:rsidR="00CB1E5B">
        <w:t xml:space="preserve"> </w:t>
      </w:r>
      <w:r w:rsidR="009A723C">
        <w:t xml:space="preserve">Of course, any observed </w:t>
      </w:r>
      <w:proofErr w:type="spellStart"/>
      <w:r w:rsidR="002973C1">
        <w:t>cVDPV</w:t>
      </w:r>
      <w:proofErr w:type="spellEnd"/>
      <w:r w:rsidR="009A723C">
        <w:t xml:space="preserve"> must be extinguished, but o</w:t>
      </w:r>
      <w:r>
        <w:t>utbreak resp</w:t>
      </w:r>
      <w:r w:rsidR="002973C1">
        <w:t>onse activities post-cessation</w:t>
      </w:r>
      <w:r>
        <w:t xml:space="preserve"> will </w:t>
      </w:r>
      <w:r w:rsidR="002973C1">
        <w:t>infect</w:t>
      </w:r>
      <w:r>
        <w:t xml:space="preserve"> a sizable population with the </w:t>
      </w:r>
      <w:r w:rsidR="0020391B">
        <w:t>OPV</w:t>
      </w:r>
      <w:r>
        <w:t xml:space="preserve">2 virus in a world with an ever-growing young cohort lacking </w:t>
      </w:r>
      <w:r w:rsidR="002973C1">
        <w:t xml:space="preserve">mucosal </w:t>
      </w:r>
      <w:r>
        <w:t>immunity.</w:t>
      </w:r>
      <w:r w:rsidR="00CB1E5B">
        <w:t xml:space="preserve"> </w:t>
      </w:r>
      <w:r>
        <w:t>While uncertainty in immunity, transmission, and migration conditi</w:t>
      </w:r>
      <w:r w:rsidR="009A723C">
        <w:t xml:space="preserve">ons prevent a strongly constrained estimate of this risk vs. time in a </w:t>
      </w:r>
      <w:r w:rsidR="002973C1">
        <w:t>particular</w:t>
      </w:r>
      <w:r w:rsidR="009A723C">
        <w:t xml:space="preserve"> context, the results of this study indicate that </w:t>
      </w:r>
      <w:r w:rsidR="004A689C">
        <w:t xml:space="preserve">under a wide range of </w:t>
      </w:r>
      <w:r w:rsidR="0002746B">
        <w:t>conditions, outbreak response</w:t>
      </w:r>
      <w:r w:rsidR="002973C1">
        <w:t>s</w:t>
      </w:r>
      <w:r w:rsidR="0020391B">
        <w:t xml:space="preserve"> within two to four</w:t>
      </w:r>
      <w:r w:rsidR="0002746B">
        <w:t xml:space="preserve"> </w:t>
      </w:r>
      <w:proofErr w:type="gramStart"/>
      <w:r w:rsidR="0002746B">
        <w:t>years</w:t>
      </w:r>
      <w:proofErr w:type="gramEnd"/>
      <w:r w:rsidR="0002746B">
        <w:t xml:space="preserve"> </w:t>
      </w:r>
      <w:r w:rsidR="009A723C">
        <w:t xml:space="preserve">post-cessation could potentially </w:t>
      </w:r>
      <w:r w:rsidR="0002746B">
        <w:t xml:space="preserve">create </w:t>
      </w:r>
      <w:r w:rsidR="002973C1">
        <w:t>a cascade of new outbreaks</w:t>
      </w:r>
      <w:r w:rsidR="009A723C">
        <w:t>.</w:t>
      </w:r>
    </w:p>
    <w:p w:rsidR="00FC7ED0" w:rsidRDefault="00F74B92">
      <w:r>
        <w:t xml:space="preserve">It is unclear whether </w:t>
      </w:r>
      <w:r w:rsidR="002973C1">
        <w:t>this risk</w:t>
      </w:r>
      <w:r>
        <w:t xml:space="preserve"> can be mitigated without new tools that </w:t>
      </w:r>
      <w:r w:rsidR="002973C1">
        <w:t>can induce</w:t>
      </w:r>
      <w:r>
        <w:t xml:space="preserve"> mucosal immunity but </w:t>
      </w:r>
      <w:r w:rsidR="002973C1">
        <w:t>cannot</w:t>
      </w:r>
      <w:r>
        <w:t xml:space="preserve"> transmit efficiently or genetically revert.</w:t>
      </w:r>
      <w:r w:rsidR="00CB1E5B">
        <w:t xml:space="preserve"> </w:t>
      </w:r>
      <w:r w:rsidR="00FC7ED0">
        <w:t xml:space="preserve">Therefore, in the near-term, the polio eradication program should </w:t>
      </w:r>
      <w:r w:rsidR="002973C1">
        <w:t>aim</w:t>
      </w:r>
      <w:r w:rsidR="00FC7ED0">
        <w:t xml:space="preserve"> to reduce the chance that outbreak response activities will be necessary in the future.</w:t>
      </w:r>
      <w:r w:rsidR="00CB1E5B">
        <w:t xml:space="preserve"> </w:t>
      </w:r>
    </w:p>
    <w:p w:rsidR="00D37C40" w:rsidRDefault="00FC7ED0" w:rsidP="00FC7ED0">
      <w:pPr>
        <w:pStyle w:val="ListParagraph"/>
        <w:numPr>
          <w:ilvl w:val="0"/>
          <w:numId w:val="1"/>
        </w:numPr>
      </w:pPr>
      <w:r w:rsidRPr="00FC7ED0">
        <w:rPr>
          <w:b/>
        </w:rPr>
        <w:t>Maintain vigilance and strengthen both paralysis-based and environmental poliovirus surveillance</w:t>
      </w:r>
      <w:r>
        <w:rPr>
          <w:b/>
        </w:rPr>
        <w:t>.</w:t>
      </w:r>
      <w:r w:rsidR="00CB1E5B">
        <w:t xml:space="preserve"> </w:t>
      </w:r>
      <w:r>
        <w:t xml:space="preserve">In the absence of OPV2 use, the emergence of VDPV2 relies on the </w:t>
      </w:r>
      <w:r w:rsidR="002973C1">
        <w:t>unobserved</w:t>
      </w:r>
      <w:r>
        <w:t xml:space="preserve"> survival of VDPV2 lineages seeded pre-cessation.</w:t>
      </w:r>
      <w:r w:rsidR="00CB1E5B">
        <w:t xml:space="preserve"> </w:t>
      </w:r>
      <w:r>
        <w:t xml:space="preserve">The </w:t>
      </w:r>
      <w:r w:rsidR="002973C1">
        <w:t>optimal</w:t>
      </w:r>
      <w:r>
        <w:t xml:space="preserve"> way to ensure that highly risky OPV2 use will not be required in the future is to identify and extinguish all surviving lineages immediately, while population immunity remains high.</w:t>
      </w:r>
      <w:r w:rsidR="00CB1E5B">
        <w:t xml:space="preserve"> </w:t>
      </w:r>
    </w:p>
    <w:p w:rsidR="003B1297" w:rsidRDefault="00941AD1" w:rsidP="00FC7ED0">
      <w:pPr>
        <w:pStyle w:val="ListParagraph"/>
        <w:numPr>
          <w:ilvl w:val="0"/>
          <w:numId w:val="1"/>
        </w:numPr>
      </w:pPr>
      <w:r>
        <w:rPr>
          <w:b/>
        </w:rPr>
        <w:t>Implement widespread o</w:t>
      </w:r>
      <w:r w:rsidR="00FC7ED0">
        <w:rPr>
          <w:b/>
        </w:rPr>
        <w:t>utbreak re</w:t>
      </w:r>
      <w:r w:rsidR="002973C1">
        <w:rPr>
          <w:b/>
        </w:rPr>
        <w:t>sponse</w:t>
      </w:r>
      <w:r>
        <w:rPr>
          <w:b/>
        </w:rPr>
        <w:t xml:space="preserve"> in the near-term</w:t>
      </w:r>
      <w:r w:rsidR="00FC7ED0">
        <w:rPr>
          <w:b/>
        </w:rPr>
        <w:t>.</w:t>
      </w:r>
      <w:r w:rsidR="00CB1E5B">
        <w:rPr>
          <w:b/>
        </w:rPr>
        <w:t xml:space="preserve"> </w:t>
      </w:r>
      <w:r w:rsidR="00FC7ED0">
        <w:t>Emerge</w:t>
      </w:r>
      <w:r w:rsidR="00495242">
        <w:t>nce of VDPV2 in the near-term will be</w:t>
      </w:r>
      <w:r w:rsidR="00FC7ED0">
        <w:t xml:space="preserve"> an effective indicator of locally low population immunity in a world in which immunity is still high.</w:t>
      </w:r>
      <w:r w:rsidR="00CB1E5B">
        <w:t xml:space="preserve"> </w:t>
      </w:r>
      <w:r w:rsidR="00FC7ED0">
        <w:t xml:space="preserve">The use of OPV2 in the near-term likely does not present substantially more risk than did its use immediately pre-cessation. </w:t>
      </w:r>
      <w:r w:rsidR="00976618">
        <w:t xml:space="preserve">While cVDPV2 events have in the past been fairly geographically contained </w:t>
      </w:r>
      <w:bookmarkStart w:id="2" w:name="_GoBack"/>
      <w:r w:rsidR="00976618" w:rsidRPr="003B1297">
        <w:rPr>
          <w:highlight w:val="yellow"/>
        </w:rPr>
        <w:t>(references)</w:t>
      </w:r>
      <w:r w:rsidR="00976618">
        <w:t xml:space="preserve">, </w:t>
      </w:r>
      <w:bookmarkEnd w:id="2"/>
      <w:r w:rsidR="00976618">
        <w:t>immunity conditions po</w:t>
      </w:r>
      <w:r w:rsidR="00976618">
        <w:t>st-cessation will be unprecedented.</w:t>
      </w:r>
      <w:r w:rsidR="00FC7ED0">
        <w:t xml:space="preserve"> </w:t>
      </w:r>
      <w:r w:rsidR="003B1297">
        <w:t xml:space="preserve">This argues for outbreak responses soon after cessation to be widely rather than narrowly targeted, </w:t>
      </w:r>
      <w:r w:rsidR="00784B72">
        <w:t>as</w:t>
      </w:r>
      <w:r w:rsidR="003B1297">
        <w:t xml:space="preserve"> regions</w:t>
      </w:r>
      <w:r w:rsidR="00784B72">
        <w:t xml:space="preserve"> near the emergence are likely to</w:t>
      </w:r>
      <w:r>
        <w:t xml:space="preserve"> have similarly poor population immunity</w:t>
      </w:r>
      <w:r w:rsidR="003B1297">
        <w:t>.</w:t>
      </w:r>
      <w:r w:rsidR="00CB1E5B">
        <w:t xml:space="preserve"> </w:t>
      </w:r>
      <w:r w:rsidR="00976618">
        <w:t>Particular attention should be paid to</w:t>
      </w:r>
      <w:r w:rsidR="003B1297">
        <w:t xml:space="preserve"> </w:t>
      </w:r>
      <w:r w:rsidR="00495242">
        <w:t>neighbors</w:t>
      </w:r>
      <w:r w:rsidR="003B1297">
        <w:t xml:space="preserve"> known to have imported poliovirus in the past from the triggering region.</w:t>
      </w:r>
    </w:p>
    <w:p w:rsidR="00FE2117" w:rsidRDefault="00FE2117" w:rsidP="00FE2117">
      <w:pPr>
        <w:pStyle w:val="ListParagraph"/>
        <w:numPr>
          <w:ilvl w:val="0"/>
          <w:numId w:val="1"/>
        </w:numPr>
      </w:pPr>
      <w:r>
        <w:rPr>
          <w:b/>
        </w:rPr>
        <w:t xml:space="preserve">Ensure access to IPV </w:t>
      </w:r>
      <w:r w:rsidR="002973C1">
        <w:rPr>
          <w:b/>
        </w:rPr>
        <w:t xml:space="preserve">in </w:t>
      </w:r>
      <w:r>
        <w:rPr>
          <w:b/>
        </w:rPr>
        <w:t>routine immunization</w:t>
      </w:r>
      <w:r>
        <w:t>.</w:t>
      </w:r>
      <w:r w:rsidR="00CB1E5B">
        <w:t xml:space="preserve"> </w:t>
      </w:r>
      <w:r>
        <w:t xml:space="preserve">Under the </w:t>
      </w:r>
      <w:r w:rsidR="002973C1">
        <w:t xml:space="preserve">(admittedly uncertain) </w:t>
      </w:r>
      <w:r>
        <w:t xml:space="preserve">assumptions </w:t>
      </w:r>
      <w:r w:rsidR="002973C1">
        <w:t>about IPV-induced musical immunity used in this study</w:t>
      </w:r>
      <w:r>
        <w:t xml:space="preserve">, </w:t>
      </w:r>
      <w:r w:rsidR="002973C1">
        <w:t xml:space="preserve">high-coverage </w:t>
      </w:r>
      <w:r>
        <w:t xml:space="preserve">IPV immunization can </w:t>
      </w:r>
      <w:r w:rsidR="002973C1">
        <w:t>substantially mitigate</w:t>
      </w:r>
      <w:r>
        <w:t xml:space="preserve"> the </w:t>
      </w:r>
      <w:r w:rsidR="0020391B">
        <w:t>OPV</w:t>
      </w:r>
      <w:r>
        <w:t>2 survival risk.</w:t>
      </w:r>
      <w:r w:rsidR="00CB1E5B">
        <w:t xml:space="preserve"> </w:t>
      </w:r>
      <w:r>
        <w:t xml:space="preserve">Even </w:t>
      </w:r>
      <w:r w:rsidR="002973C1">
        <w:t>if</w:t>
      </w:r>
      <w:r>
        <w:t xml:space="preserve"> IPV induces no herd effect, individual protection against paralysis is still valuable</w:t>
      </w:r>
      <w:r w:rsidR="002973C1">
        <w:t>,</w:t>
      </w:r>
      <w:r>
        <w:t xml:space="preserve"> reducing </w:t>
      </w:r>
      <w:r w:rsidR="002973C1">
        <w:t xml:space="preserve">any </w:t>
      </w:r>
      <w:r>
        <w:t xml:space="preserve">burden due </w:t>
      </w:r>
      <w:r w:rsidR="002973C1">
        <w:t>to VDPV outbreaks or VAPP caused by</w:t>
      </w:r>
      <w:r>
        <w:t xml:space="preserve"> OPV response.</w:t>
      </w:r>
      <w:r w:rsidR="00CB1E5B">
        <w:t xml:space="preserve"> </w:t>
      </w:r>
    </w:p>
    <w:p w:rsidR="00FC7ED0" w:rsidRDefault="003B1297" w:rsidP="00FC7ED0">
      <w:pPr>
        <w:pStyle w:val="ListParagraph"/>
        <w:numPr>
          <w:ilvl w:val="0"/>
          <w:numId w:val="1"/>
        </w:numPr>
      </w:pPr>
      <w:r>
        <w:rPr>
          <w:b/>
        </w:rPr>
        <w:t>Negotiate access to currently inaccessible areas</w:t>
      </w:r>
      <w:r>
        <w:t>.</w:t>
      </w:r>
      <w:r w:rsidR="00CB1E5B">
        <w:t xml:space="preserve"> </w:t>
      </w:r>
      <w:r>
        <w:t>Regions of the world that are current</w:t>
      </w:r>
      <w:r w:rsidR="003D436C">
        <w:t xml:space="preserve">ly inaccessible to effective surveillance or outbreak response </w:t>
      </w:r>
      <w:r>
        <w:t>due to violence, instability, or local resistance, present obvious opportunities</w:t>
      </w:r>
      <w:r w:rsidR="002973C1">
        <w:t xml:space="preserve"> for VDPV2 lineages to circulate unobserved</w:t>
      </w:r>
      <w:r>
        <w:t>.</w:t>
      </w:r>
      <w:r w:rsidR="00CB1E5B">
        <w:t xml:space="preserve"> </w:t>
      </w:r>
      <w:proofErr w:type="spellStart"/>
      <w:r w:rsidR="002A2075">
        <w:t>Borno</w:t>
      </w:r>
      <w:proofErr w:type="spellEnd"/>
      <w:r w:rsidR="002A2075">
        <w:t xml:space="preserve"> state, Nigeria, large sections of which have been inaccessible for years due to Boko Haram activity, has recently been found to have been harboring cVDPV2 (paralysis onset March 2016, most recent observed relative from May 2014) and WPV1 (paralysis onsets in July 2016, most recent observed relatives from 2011).</w:t>
      </w:r>
      <w:r w:rsidR="002A2075">
        <w:fldChar w:fldCharType="begin" w:fldLock="1"/>
      </w:r>
      <w:r w:rsidR="002A2075">
        <w:instrText>ADDIN CSL_CITATION { "citationItems" : [ { "id" : "ITEM-1", "itemData" : { "URL" : "https://web.archive.org/web/20160818185304/http://www.polioeradication.org/dataandmonitoring/poliothisweek.aspx", "accessed" : { "date-parts" : [ [ "2016", "8", "18" ] ] }, "author" : [ { "dropping-particle" : "", "family" : "Global Polio Eradication Initiative", "given" : "", "non-dropping-particle" : "", "parse-names" : false, "suffix" : "" } ], "id" : "ITEM-1", "issued" : { "date-parts" : [ [ "2016" ] ] }, "title" : "Polio this week as of 17 August 2016", "type" : "webpage" }, "uris" : [ "http://www.mendeley.com/documents/?uuid=044c667b-6d09-393e-876e-ea908e6b0fd8" ] }, { "id" : "ITEM-2", "itemData" : { "URL" : "https://web.archive.org/web/20160620214959/http://www.polioeradication.org/Keycountries/Nigeria%28cVDPV%29.aspx", "author" : [ { "dropping-particle" : "", "family" : "Global Polio Eradication Initiative", "given" : "", "non-dropping-particle" : "", "parse-names" : false, "suffix" : "" } ], "id" : "ITEM-2", "issued" : { "date-parts" : [ [ "2016" ] ] }, "title" : "Key Countries, Nigeria; June 20, 2016", "type" : "webpage" }, "uris" : [ "http://www.mendeley.com/documents/?uuid=a894a35b-a236-3961-b132-7006e1ad1a33" ] } ], "mendeley" : { "formattedCitation" : "&lt;sup&gt;13,19&lt;/sup&gt;", "plainTextFormattedCitation" : "13,19" }, "properties" : { "noteIndex" : 0 }, "schema" : "https://github.com/citation-style-language/schema/raw/master/csl-citation.json" }</w:instrText>
      </w:r>
      <w:r w:rsidR="002A2075">
        <w:fldChar w:fldCharType="separate"/>
      </w:r>
      <w:r w:rsidR="002A2075" w:rsidRPr="002A2075">
        <w:rPr>
          <w:noProof/>
          <w:vertAlign w:val="superscript"/>
        </w:rPr>
        <w:t>13,19</w:t>
      </w:r>
      <w:r w:rsidR="002A2075">
        <w:fldChar w:fldCharType="end"/>
      </w:r>
      <w:r w:rsidR="00CB1E5B">
        <w:t xml:space="preserve"> </w:t>
      </w:r>
      <w:r w:rsidR="002A2075">
        <w:t xml:space="preserve">These discoveries highlight the existential risk that </w:t>
      </w:r>
      <w:r w:rsidR="002A2075">
        <w:lastRenderedPageBreak/>
        <w:t>inaccessible areas present the polio eradication and OPV cessation efforts.</w:t>
      </w:r>
      <w:r w:rsidR="00CB1E5B">
        <w:t xml:space="preserve"> </w:t>
      </w:r>
      <w:r w:rsidR="006315B7">
        <w:t xml:space="preserve">Obtaining access to </w:t>
      </w:r>
      <w:r w:rsidR="002A2075">
        <w:t>inaccessible populations</w:t>
      </w:r>
      <w:r w:rsidR="006315B7">
        <w:t xml:space="preserve"> </w:t>
      </w:r>
      <w:r w:rsidR="002A2075">
        <w:t>will be</w:t>
      </w:r>
      <w:r w:rsidR="006315B7">
        <w:t xml:space="preserve"> necessary to ensure a polio-free world.</w:t>
      </w:r>
    </w:p>
    <w:p w:rsidR="003D436C" w:rsidRDefault="003D436C" w:rsidP="00FC7ED0">
      <w:pPr>
        <w:pStyle w:val="ListParagraph"/>
        <w:numPr>
          <w:ilvl w:val="0"/>
          <w:numId w:val="1"/>
        </w:numPr>
      </w:pPr>
      <w:r>
        <w:rPr>
          <w:b/>
        </w:rPr>
        <w:t>Continue research into better tools for inducing mucosal immunity</w:t>
      </w:r>
      <w:r w:rsidRPr="003D436C">
        <w:t>.</w:t>
      </w:r>
      <w:r w:rsidR="00CB1E5B">
        <w:t xml:space="preserve"> </w:t>
      </w:r>
      <w:r w:rsidR="002973C1">
        <w:t>In</w:t>
      </w:r>
      <w:r>
        <w:t xml:space="preserve"> the event that all VDPV2 lineages are extinguished, the polio-free world will remain at risk of reintroduction from accidental release of VDPV2, bioterrorism, and long-term poliovirus shedding from immunocompromised individuals.</w:t>
      </w:r>
      <w:r w:rsidR="003B3437">
        <w:fldChar w:fldCharType="begin" w:fldLock="1"/>
      </w:r>
      <w:r w:rsidR="002A2075">
        <w:instrText>ADDIN CSL_CITATION { "citationItems" : [ { "id" : "ITEM-1", "itemData" : { "URL" : "https://web.archive.org/web/20160810013610/http://ecdc.europa.eu/en/press/news/_layouts/forms/News_DispForm.aspx?List=8db7286c-fe2d-476c-9133-18ff4cb1b568&amp;ID=1065", "accessed" : { "date-parts" : [ [ "2016", "8", "9" ] ] }, "author" : [ { "dropping-particle" : "", "family" : "ECDC", "given" : "", "non-dropping-particle" : "", "parse-names" : false, "suffix" : "" } ], "id" : "ITEM-1", "issued" : { "date-parts" : [ [ "2014" ] ] }, "title" : "Monitoring current threats: ECDC Communicable...", "type" : "webpage" }, "uris" : [ "http://www.mendeley.com/documents/?uuid=3ee78b63-0947-38f2-85ec-51fccad8ded3" ] }, { "id" : "ITEM-2", "itemData" : { "DOI" : "10.1371/journal.ppat.1005114", "ISSN" : "1553-7374", "author" : [ { "dropping-particle" : "", "family" : "Dunn", "given" : "Glynis", "non-dropping-particle" : "", "parse-names" : false, "suffix" : "" }, { "dropping-particle" : "", "family" : "Klapsa", "given" : "Dimitra", "non-dropping-particle" : "", "parse-names" : false, "suffix" : "" }, { "dropping-particle" : "", "family" : "Wilton", "given" : "Thomas", "non-dropping-particle" : "", "parse-names" : false, "suffix" : "" }, { "dropping-particle" : "", "family" : "Stone", "given" : "Lindsay", "non-dropping-particle" : "", "parse-names" : false, "suffix" : "" }, { "dropping-particle" : "", "family" : "Minor", "given" : "Philip D.", "non-dropping-particle" : "", "parse-names" : false, "suffix" : "" }, { "dropping-particle" : "", "family" : "Martin", "given" : "Javier",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Kew", "given" : "O", "non-dropping-particle" : "", "parse-names" : false, "suffix" : "" }, { "dropping-particle" : "", "family" : "Morris-Glasgow", "given" : "V", "non-dropping-particle" : "", "parse-names" : false, "suffix" : "" }, { "dropping-particle" : "", "family" : "Landaverde", "given" : "M", "non-dropping-particle" : "", "parse-names" : false, "suffix" : "" }, { "dropping-particle" : "", "family" : "Burns", "given" : "C", "non-dropping-particle" : "", "parse-names" : false, "suffix" : "" }, { "dropping-particle" : "", "family" : "Shaw", "given" : "J", "non-dropping-particle" : "", "parse-names" : false, "suffix" : "" }, { "dropping-particle" : "", "family" : "Burns", "given" : "CC", "non-dropping-particle" : "", "parse-names" : false, "suffix" : "" }, { "dropping-particle" : "", "family" : "Shaw", "given" : "J", "non-dropping-particle" : "", "parse-names" : false, "suffix" : "" }, { "dropping-particle" : "", "family" : "Jorba", "given" : "J", "non-dropping-particle" : "", "parse-names" : false, "suffix" : "" }, { "dropping-particle" : "", "family" : "Bukbuk", "given" : "D", "non-dropping-particle" : "", "parse-names" : false, "suffix" : "" }, { "dropping-particle" : "", "family" : "Adu", "given" : "F", "non-dropping-particle" : "", "parse-names" : false, "suffix" : "" }, { "dropping-particle" : "", "family" : "Shimizu", "given" : "H", "non-dropping-particle" : "", "parse-names" : false, "suffix" : "" }, { "dropping-particle" : "", "family" : "Thorley", "given" : "B", "non-dropping-particle" : "", "parse-names" : false, "suffix" : "" }, { "dropping-particle" : "", "family" : "Paladin", "given" : "FJ", "non-dropping-particle" : "", "parse-names" : false, "suffix" : "" }, { "dropping-particle" : "", "family" : "Brussen", "given" : "KA", "non-dropping-particle" : "", "parse-names" : false, "suffix" : "" }, { "dropping-particle" : "", "family" : "Stambos", "given" : "V", "non-dropping-particle" : "", "parse-names" : false, "suffix" : "" }, { "dropping-particle" : "", "family" : "Gumede", "given" : "N", "non-dropping-particle" : "", "parse-names" : false, "suffix" : "" }, { "dropping-particle" : "", "family" : "Lentsoane", "given" : "O", "non-dropping-particle" : "", "parse-names" : false, "suffix" : "" }, { "dropping-particle" : "", "family" : "Burns", "given" : "CC", "non-dropping-particle" : "", "parse-names" : false, "suffix" : "" }, { "dropping-particle" : "", "family" : "Pallansch", "given" : "M", "non-dropping-particle" : "", "parse-names" : false, "suffix" : "" }, { "dropping-particle" : "de", "family" : "Gourville", "given" : "E", "non-dropping-particle" : "", "parse-names" : false, "suffix" : "" }, { "dropping-particle" : "", "family" : "Sharif", "given" : "S", "non-dropping-particle" : "", "parse-names" : false, "suffix" : "" }, { "dropping-particle" : "", "family" : "Abbasi", "given" : "BH", "non-dropping-particle" : "", "parse-names" : false, "suffix" : "" }, { "dropping-particle" : "", "family" : "Khurshid", "given" : "A", "non-dropping-particle" : "", "parse-names" : false, "suffix" : "" }, { "dropping-particle" : "", "family" : "Alam", "given" : "MM", "non-dropping-particle" : "", "parse-names" : false, "suffix" : "" }, { "dropping-particle" : "", "family" : "Shaukat", "given" : "S", "non-dropping-particle" : "", "parse-names" : false, "suffix" : "" }, { "dropping-particle" : "", "family" : "Bellmunt", "given" : "A", "non-dropping-particle" : "", "parse-names" : false, "suffix" : "" }, { "dropping-particle" : "", "family" : "May", "given" : "G", "non-dropping-particle" : "", "parse-names" : false, "suffix" : "" }, { "dropping-particle" : "", "family" : "Zell", "given" : "R", "non-dropping-particle" : "", "parse-names" : false, "suffix" : "" }, { "dropping-particle" : "", "family" : "Pring-Akerblom", "given" : "P", "non-dropping-particle" : "", "parse-names" : false, "suffix" : "" }, { "dropping-particle" : "", "family" : "Verhagen", "given" : "W", "non-dropping-particle" : "", "parse-names" : false, "suffix" : "" }, { "dropping-particle" : "", "family" : "Martin", "given" : "J", "non-dropping-particle" : "", "parse-names" : false, "suffix" : "" }, { "dropping-particle" : "", "family" : "Dunn", "given" : "G", "non-dropping-particle" : "", "parse-names" : false, "suffix" : "" }, { "dropping-particle" : "", "family" : "Hull", "given" : "R", "non-dropping-particle" : "", "parse-names" : false, "suffix" : "" }, { "dropping-particle" : "", "family" : "Patel", "given" : "V", "non-dropping-particle" : "", "parse-names" : false, "suffix" : "" }, { "dropping-particle" : "", "family" : "Minor", "given" : "PD", "non-dropping-particle" : "", "parse-names" : false, "suffix" : "" }, { "dropping-particle" : "", "family" : "Kew", "given" : "OM", "non-dropping-particle" : "", "parse-names" : false, "suffix" : "" }, { "dropping-particle" : "", "family" : "Sutter", "given" : "RW", "non-dropping-particle" : "", "parse-names" : false, "suffix" : "" }, { "dropping-particle" : "", "family" : "Nottay", "given" : "BK", "non-dropping-particle" : "", "parse-names" : false, "suffix" : "" }, { "dropping-particle" : "", "family" : "McDonough", "given" : "MJ", "non-dropping-particle" : "", "parse-names" : false, "suffix" : "" }, { "dropping-particle" : "", "family" : "Prevots", "given" : "DR", "non-dropping-particle" : "", "parse-names" : false, "suffix" : "" }, { "dropping-particle" : "", "family" : "Alexander", "given" : "JP", "non-dropping-particle" : "", "parse-names" : false, "suffix" : "" }, { "dropping-particle" : "", "family" : "Ehresmann", "given" : "K", "non-dropping-particle" : "", "parse-names" : false, "suffix" : "" }, { "dropping-particle" : "", "family" : "Seward", "given" : "J", "non-dropping-particle" : "", "parse-names" : false, "suffix" : "" }, { "dropping-particle" : "", "family" : "Wax", "given" : "G", "non-dropping-particle" : "", "parse-names" : false, "suffix" : "" }, { "dropping-particle" : "", "family" : "Harriman", "given" : "K", "non-dropping-particle" : "", "parse-names" : false, "suffix" : "" }, { "dropping-particle" : "", "family" : "Burns", "given" : "CC", "non-dropping-particle" : "", "parse-names" : false, "suffix" : "" }, { "dropping-particle" : "", "family" : "Diop", "given" : "OM", "non-dropping-particle" : "", "parse-names" : false, "suffix" : "" }, { "dropping-particle" : "", "family" : "Sutter", "given" : "RW", "non-dropping-particle" : "", "parse-names" : false, "suffix" : "" }, { "dropping-particle" : "", "family" : "Kew", "given" : "OM", "non-dropping-particle" : "", "parse-names" : false, "suffix" : "" }, { "dropping-particle" : "", "family" : "Sutter", "given" : "RW", "non-dropping-particle" : "", "parse-names" : false, "suffix" : "" }, { "dropping-particle" : "", "family" : "Platt", "given" : "L", "non-dropping-particle" : "", "parse-names" : false, "suffix" : "" }, { "dropping-particle" : "", "family" : "Mach", "given" : "O", "non-dropping-particle" : "", "parse-names" : false, "suffix" : "" }, { "dropping-particle" : "", "family" : "Jafari", "given" : "H", "non-dropping-particle" : "", "parse-names" : false, "suffix" : "" }, { "dropping-particle" : "", "family" : "Aylward", "given" : "RB", "non-dropping-particle" : "", "parse-names" : false, "suffix" : "" }, { "dropping-particle" : "", "family" : "Fine", "given" : "PE", "non-dropping-particle" : "", "parse-names" : false, "suffix" : "" }, { "dropping-particle" : "", "family" : "Carneiro", "given" : "IA", "non-dropping-particle" : "", "parse-names" : false, "suffix" : "" }, { "dropping-particle" : "", "family" : "Jorba", "given" : "J", "non-dropping-particle" : "", "parse-names" : false, "suffix" : "" }, { "dropping-particle" : "", "family" : "Campagnoli", "given" : "R", "non-dropping-particle" : "", "parse-names" : false, "suffix" : "" }, { "dropping-particle" : "", "family" : "De", "given" : "L", "non-dropping-particle" : "", "parse-names" : false, "suffix" : "" }, { "dropping-particle" : "", "family" : "Kew", "given" : "O", "non-dropping-particle" : "", "parse-names" : false, "suffix" : "" }, { "dropping-particle" : "", "family" : "MacLennan", "given" : "C", "non-dropping-particle" : "", "parse-names" : false, "suffix" : "" }, { "dropping-particle" : "", "family" : "Dunn", "given" : "G", "non-dropping-particle" : "", "parse-names" : false, "suffix" : "" }, { "dropping-particle" : "", "family" : "Huissoon", "given" : "AP", "non-dropping-particle" : "", "parse-names" : false, "suffix" : "" }, { "dropping-particle" : "", "family" : "Kumararatne", "given" : "DS", "non-dropping-particle" : "", "parse-names" : false, "suffix" : "" }, { "dropping-particle" : "", "family" : "Martin", "given" : "J", "non-dropping-particle" : "", "parse-names" : false, "suffix" : "" }, { "dropping-particle" : "", "family" : "Shulman", "given" : "LM", "non-dropping-particle" : "", "parse-names" : false, "suffix" : "" }, { "dropping-particle" : "", "family" : "Sofer", "given" : "D", "non-dropping-particle" : "", "parse-names" : false, "suffix" : "" }, { "dropping-particle" : "", "family" : "Manor", "given" : "Y", "non-dropping-particle" : "", "parse-names" : false, "suffix" : "" }, { "dropping-particle" : "", "family" : "Mendelson", "given" : "E", "non-dropping-particle" : "", "parse-names" : false, "suffix" : "" }, { "dropping-particle" : "", "family" : "Balanant", "given" : "J", "non-dropping-particle" : "", "parse-names" : false, "suffix" : "" }, { "dropping-particle" : "", "family" : "Patel", "given" : "V", "non-dropping-particle" : "", "parse-names" : false, "suffix" : "" }, { "dropping-particle" : "", "family" : "Ferguson", "given" : "M", "non-dropping-particle" : "", "parse-names" : false, "suffix" : "" }, { "dropping-particle" : "", "family" : "Minor", "given" : "PD", "non-dropping-particle" : "", "parse-names" : false, "suffix" : "" }, { "dropping-particle" : "", "family" : "Rakoto-Andrianarivelo", "given" : "M", "non-dropping-particle" : "", "parse-names" : false, "suffix" : "" }, { "dropping-particle" : "", "family" : "Guillot", "given" : "S", "non-dropping-particle" : "", "parse-names" : false, "suffix" : "" }, { "dropping-particle" : "", "family" : "Iber", "given" : "J", "non-dropping-particle" : "", "parse-names" : false, "suffix" : "" }, { "dropping-particle" : "", "family" : "Balanant", "given" : "J", "non-dropping-particle" : "", "parse-names" : false, "suffix" : "" }, { "dropping-particle" : "", "family" : "Blondel", "given" : "B", "non-dropping-particle" : "", "parse-names" : false, "suffix" : "" }, { "dropping-particle" : "", "family" : "Odoom", "given" : "JK", "non-dropping-particle" : "", "parse-names" : false, "suffix" : "" }, { "dropping-particle" : "", "family" : "Yunus", "given" : "Z", "non-dropping-particle" : "", "parse-names" : false, "suffix" : "" }, { "dropping-particle" : "", "family" : "Dunn", "given" : "G", "non-dropping-particle" : "", "parse-names" : false, "suffix" : "" }, { "dropping-particle" : "", "family" : "Minor", "given" : "PD", "non-dropping-particle" : "", "parse-names" : false, "suffix" : "" }, { "dropping-particle" : "", "family" : "Martin", "given" : "J", "non-dropping-particle" : "", "parse-names" : false, "suffix" : "" }, { "dropping-particle" : "", "family" : "Yang", "given" : "CF", "non-dropping-particle" : "", "parse-names" : false, "suffix" : "" }, { "dropping-particle" : "", "family" : "Chen", "given" : "HY", "non-dropping-particle" : "", "parse-names" : false, "suffix" : "" }, { "dropping-particle" : "", "family" : "Jorba", "given" : "J", "non-dropping-particle" : "", "parse-names" : false, "suffix" : "" }, { "dropping-particle" : "", "family" : "Sun", "given" : "HC", "non-dropping-particle" : "", "parse-names" : false, "suffix" : "" }, { "dropping-particle" : "", "family" : "Yang", "given" : "SJ", "non-dropping-particle" : "", "parse-names" : false, "suffix" : "" }, { "dropping-particle" : "", "family" : "Dahourou", "given" : "G", "non-dropping-particle" : "", "parse-names" : false, "suffix" : "" }, { "dropping-particle" : "", "family" : "Guillot", "given" : "S", "non-dropping-particle" : "", "parse-names" : false, "suffix" : "" }, { "dropping-particle" : "Le", "family" : "Gall", "given" : "O", "non-dropping-particle" : "", "parse-names" : false, "suffix" : "" }, { "dropping-particle" : "", "family" : "Crainic", "given" : "R", "non-dropping-particle" : "", "parse-names" : false, "suffix" : "" }, { "dropping-particle" : "", "family" : "Lentz", "given" : "KN", "non-dropping-particle" : "", "parse-names" : false, "suffix" : "" }, { "dropping-particle" : "", "family" : "Smith", "given" : "AD", "non-dropping-particle" : "", "parse-names" : false, "suffix" : "" }, { "dropping-particle" : "", "family" : "Geisler", "given" : "SC", "non-dropping-particle" : "", "parse-names" : false, "suffix" : "" }, { "dropping-particle" : "", "family" : "Cox", "given" : "S", "non-dropping-particle" : "", "parse-names" : false, "suffix" : "" }, { "dropping-particle" : "", "family" : "Buontempo", "given" : "P", "non-dropping-particle" : "", "parse-names" : false, "suffix" : "" }, { "dropping-particle" : "", "family" : "Shulman", "given" : "LM", "non-dropping-particle" : "", "parse-names" : false, "suffix" : "" }, { "dropping-particle" : "", "family" : "Martin", "given" : "J", "non-dropping-particle" : "", "parse-names" : false, "suffix" : "" }, { "dropping-particle" : "", "family" : "Sofer", "given" : "D", "non-dropping-particle" : "", "parse-names" : false, "suffix" : "" }, { "dropping-particle" : "", "family" : "Burns", "given" : "CC", "non-dropping-particle" : "", "parse-names" : false, "suffix" : "" }, { "dropping-particle" : "", "family" : "Manor", "given" : "Y", "non-dropping-particle" : "", "parse-names" : false, "suffix" : "" }, { "dropping-particle" : "", "family" : "Martin", "given" : "J", "non-dropping-particle" : "", "parse-names" : false, "suffix" : "" }, { "dropping-particle" : "", "family" : "Crossland", "given" : "G", "non-dropping-particle" : "", "parse-names" : false, "suffix" : "" }, { "dropping-particle" : "", "family" : "Wood", "given" : "DJ", "non-dropping-particle" : "", "parse-names" : false, "suffix" : "" }, { "dropping-particle" : "", "family" : "Minor", "given" : "PD", "non-dropping-particle" : "", "parse-names" : false, "suffix" : "" }, { "dropping-particle" : "", "family" : "Kersten", "given" : "G", "non-dropping-particle" : "", "parse-names" : false, "suffix" : "" }, { "dropping-particle" : "", "family" : "Hazendonk", "given" : "T", "non-dropping-particle" : "", "parse-names" : false, "suffix" : "" }, { "dropping-particle" : "", "family" : "Beuvery", "given" : "C", "non-dropping-particle" : "", "parse-names" : false, "suffix" : "" }, { "dropping-particle" : "", "family" : "Dragunsky", "given" : "EM", "non-dropping-particle" : "", "parse-names" : false, "suffix" : "" }, { "dropping-particle" : "", "family" : "Ivanov", "given" : "AP", "non-dropping-particle" : "", "parse-names" : false, "suffix" : "" }, { "dropping-particle" : "", "family" : "Wells", "given" : "VR", "non-dropping-particle" : "", "parse-names" : false, "suffix" : "" }, { "dropping-particle" : "", "family" : "Ivshina", "given" : "AV", "non-dropping-particle" : "", "parse-names" : false, "suffix" : "" }, { "dropping-particle" : "", "family" : "Rezapkin", "given" : "GV", "non-dropping-particle" : "", "parse-names" : false, "suffix" : "" }, { "dropping-particle" : "", "family" : "Hovi", "given" : "T", "non-dropping-particle" : "", "parse-names" : false, "suffix" : "" }, { "dropping-particle" : "", "family" : "Shulman", "given" : "L", "non-dropping-particle" : "", "parse-names" : false, "suffix" : "" }, { "dropping-particle" : "van der", "family" : "Avoort", "given" : "H", "non-dropping-particle" : "", "parse-names" : false, "suffix" : "" }, { "dropping-particle" : "", "family" : "Deshpande", "given" : "J", "non-dropping-particle" : "", "parse-names" : false, "suffix" : "" }, { "dropping-particle" : "", "family" : "M", "given" : "R", "non-dropping-particle" : "", "parse-names" : false, "suffix" : "" }, { "dropping-particle" : "", "family" : "McKinlay", "given" : "MA", "non-dropping-particle" : "", "parse-names" : false, "suffix" : "" }, { "dropping-particle" : "", "family" : "Collett", "given" : "MS", "non-dropping-particle" : "", "parse-names" : false, "suffix" : "" }, { "dropping-particle" : "", "family" : "Hincks", "given" : "JR", "non-dropping-particle" : "", "parse-names" : false, "suffix" : "" }, { "dropping-particle" : "", "family" : "Oberste", "given" : "MS", "non-dropping-particle" : "", "parse-names" : false, "suffix" : "" }, { "dropping-particle" : "", "family" : "Pallansch", "given" : "MA", "non-dropping-particle" : "", "parse-names" : false, "suffix" : "" }, { "dropping-particle" : "", "family" : "Grassly", "given" : "NC", "non-dropping-particle" : "", "parse-names" : false, "suffix" : "" }, { "dropping-particle" : "", "family" : "Wenger", "given" : "J", "non-dropping-particle" : "", "parse-names" : false, "suffix" : "" }, { "dropping-particle" : "", "family" : "Durrani", "given" : "S", "non-dropping-particle" : "", "parse-names" : false, "suffix" : "" }, { "dropping-particle" : "", "family" : "Bahl", "given" : "S", "non-dropping-particle" : "", "parse-names" : false, "suffix" : "" }, { "dropping-particle" : "", "family" : "Deshpande", "given" : "JM", "non-dropping-particle" : "", "parse-names" : false, "suffix" : "" }, { "dropping-particle" : "", "family" : "Sutter", "given" : "RW", "non-dropping-particle" : "", "parse-names" : false, "suffix" : "" }, { "dropping-particle" : "", "family" : "John", "given" : "TJ", "non-dropping-particle" : "", "parse-names" : false, "suffix" : "" }, { "dropping-particle" : "", "family" : "Jain", "given" : "H", "non-dropping-particle" : "", "parse-names" : false, "suffix" : "" }, { "dropping-particle" : "", "family" : "Agarkhedkar", "given" : "S", "non-dropping-particle" : "", "parse-names" : false, "suffix" : "" }, { "dropping-particle" : "", "family" : "Ramanan", "given" : "PV", "non-dropping-particle" : "", "parse-names" : false, "suffix" : "" }, { "dropping-particle" : "", "family" : "Burns", "given" : "CC", "non-dropping-particle" : "", "parse-names" : false, "suffix" : "" }, { "dropping-particle" : "", "family" : "Campagnoli", "given" : "R", "non-dropping-particle" : "", "parse-names" : false, "suffix" : "" }, { "dropping-particle" : "", "family" : "Shaw", "given" : "J", "non-dropping-particle" : "", "parse-names" : false, "suffix" : "" }, { "dropping-particle" : "", "family" : "Vincent", "given" : "A", "non-dropping-particle" : "", "parse-names" : false, "suffix" : "" }, { "dropping-particle" : "", "family" : "Jorba", "given" : "J", "non-dropping-particle" : "", "parse-names" : false, "suffix" : "" }, { "dropping-particle" : "", "family" : "Coleman", "given" : "JR", "non-dropping-particle" : "", "parse-names" : false, "suffix" : "" }, { "dropping-particle" : "", "family" : "Papamichail", "given" : "D", "non-dropping-particle" : "", "parse-names" : false, "suffix" : "" }, { "dropping-particle" : "", "family" : "Skiena", "given" : "S", "non-dropping-particle" : "", "parse-names" : false, "suffix" : "" }, { "dropping-particle" : "", "family" : "Futcher", "given" : "B", "non-dropping-particle" : "", "parse-names" : false, "suffix" : "" }, { "dropping-particle" : "", "family" : "Wimmer", "given" : "E", "non-dropping-particle" : "", "parse-names" : false, "suffix" : "" }, { "dropping-particle" : "", "family" : "Macadam", "given" : "AJ", "non-dropping-particle" : "", "parse-names" : false, "suffix" : "" }, { "dropping-particle" : "", "family" : "Ferguson", "given" : "G", "non-dropping-particle" : "", "parse-names" : false, "suffix" : "" }, { "dropping-particle" : "", "family" : "Stone", "given" : "DM", "non-dropping-particle" : "", "parse-names" : false, "suffix" : "" }, { "dropping-particle" : "", "family" : "Meredith", "given" : "J", "non-dropping-particle" : "", "parse-names" : false, "suffix" : "" }, { "dropping-particle" : "", "family" : "Knowlson", "given" : "S", "non-dropping-particle" : "", "parse-names" : false, "suffix" : "" }, { "dropping-particle" : "", "family" : "Vignuzzi", "given" : "M", "non-dropping-particle" : "", "parse-names" : false, "suffix" : "" }, { "dropping-particle" : "", "family" : "Wendt", "given" : "E", "non-dropping-particle" : "", "parse-names" : false, "suffix" : "" }, { "dropping-particle" : "", "family" : "Andino", "given" : "R", "non-dropping-particle" : "", "parse-names" : false, "suffix" : "" }, { "dropping-particle" : "", "family" : "Victoria", "given" : "JG", "non-dropping-particle" : "", "parse-names" : false, "suffix" : "" }, { "dropping-particle" : "", "family" : "Kapoor", "given" : "A", "non-dropping-particle" : "", "parse-names" : false, "suffix" : "" }, { "dropping-particle" : "", "family" : "Dupuis", "given" : "K", "non-dropping-particle" : "", "parse-names" : false, "suffix" : "" }, { "dropping-particle" : "", "family" : "Schnurr", "given" : "DP", "non-dropping-particle" : "", "parse-names" : false, "suffix" : "" }, { "dropping-particle" : "", "family" : "Delwart", "given" : "EL", "non-dropping-particle" : "", "parse-names" : false, "suffix" : "" }, { "dropping-particle" : "", "family" : "Tamura", "given" : "K", "non-dropping-particle" : "", "parse-names" : false, "suffix" : "" }, { "dropping-particle" : "", "family" : "Stecher", "given" : "G", "non-dropping-particle" : "", "parse-names" : false, "suffix" : "" }, { "dropping-particle" : "", "family" : "Peterson", "given" : "D", "non-dropping-particle" : "", "parse-names" : false, "suffix" : "" }, { "dropping-particle" : "", "family" : "Filipski", "given" : "A", "non-dropping-particle" : "", "parse-names" : false, "suffix" : "" }, { "dropping-particle" : "", "family" : "Kumar", "given" : "S", "non-dropping-particle" : "", "parse-names" : false, "suffix" : "" }, { "dropping-particle" : "", "family" : "Drummond", "given" : "AJ", "non-dropping-particle" : "", "parse-names" : false, "suffix" : "" }, { "dropping-particle" : "", "family" : "Suchard", "given" : "MA", "non-dropping-particle" : "", "parse-names" : false, "suffix" : "" }, { "dropping-particle" : "", "family" : "Xie", "given" : "D", "non-dropping-particle" : "", "parse-names" : false, "suffix" : "" }, { "dropping-particle" : "", "family" : "Rambaut", "given" : "A", "non-dropping-particle" : "", "parse-names" : false, "suffix" : "" }, { "dropping-particle" : "", "family" : "Posada", "given" : "D", "non-dropping-particle" : "", "parse-names" : false, "suffix" : "" }, { "dropping-particle" : "", "family" : "Wilton", "given" : "T", "non-dropping-particle" : "", "parse-names" : false, "suffix" : "" }, { "dropping-particle" : "", "family" : "Dunn", "given" : "G", "non-dropping-particle" : "", "parse-names" : false, "suffix" : "" }, { "dropping-particle" : "", "family" : "Eastwood", "given" : "D", "non-dropping-particle" : "", "parse-names" : false, "suffix" : "" }, { "dropping-particle" : "", "family" : "Minor", "given" : "PD", "non-dropping-particle" : "", "parse-names" : false, "suffix" : "" }, { "dropping-particle" : "", "family" : "Martin", "given" : "J", "non-dropping-particle" : "", "parse-names" : false, "suffix" : "" } ], "container-title" : "PLOS Pathogens", "editor" : [ { "dropping-particle" : "", "family" : "Racaniello", "given" : "Vincent", "non-dropping-particle" : "", "parse-names" : false, "suffix" : "" } ], "id" : "ITEM-2", "issue" : "8", "issued" : { "date-parts" : [ [ "2015", "8", "27" ] ] }, "page" : "e1005114", "publisher" : "Public Library of Science", "title" : "Twenty-Eight Years of Poliovirus Replication in an Immunodeficient Individual: Impact on the Global Polio Eradication Initiative", "type" : "article-journal", "volume" : "11" }, "uris" : [ "http://www.mendeley.com/documents/?uuid=be8acd8b-6d04-3ee2-abc2-6462942661c6" ] } ], "mendeley" : { "formattedCitation" : "&lt;sup&gt;20,21&lt;/sup&gt;", "plainTextFormattedCitation" : "20,21", "previouslyFormattedCitation" : "&lt;sup&gt;19,20&lt;/sup&gt;" }, "properties" : { "noteIndex" : 0 }, "schema" : "https://github.com/citation-style-language/schema/raw/master/csl-citation.json" }</w:instrText>
      </w:r>
      <w:r w:rsidR="003B3437">
        <w:fldChar w:fldCharType="separate"/>
      </w:r>
      <w:r w:rsidR="002A2075" w:rsidRPr="002A2075">
        <w:rPr>
          <w:noProof/>
          <w:vertAlign w:val="superscript"/>
        </w:rPr>
        <w:t>20,21</w:t>
      </w:r>
      <w:r w:rsidR="003B3437">
        <w:fldChar w:fldCharType="end"/>
      </w:r>
      <w:r w:rsidR="00CB1E5B">
        <w:t xml:space="preserve"> </w:t>
      </w:r>
      <w:r w:rsidR="00C2770C">
        <w:t>The development of a new vaccine, capable of providing mucosal immunity without the attendant risks of transmissibility and reversion, would pro</w:t>
      </w:r>
      <w:r w:rsidR="002973C1">
        <w:t xml:space="preserve">vide a </w:t>
      </w:r>
      <w:r w:rsidR="00C2770C">
        <w:t xml:space="preserve">path to a polio-free world </w:t>
      </w:r>
      <w:r w:rsidR="002973C1">
        <w:t>if</w:t>
      </w:r>
      <w:r w:rsidR="00C2770C">
        <w:t xml:space="preserve"> the current cessation plan fails. </w:t>
      </w:r>
    </w:p>
    <w:p w:rsidR="00941AD1" w:rsidRDefault="00941AD1" w:rsidP="00941AD1">
      <w:pPr>
        <w:pStyle w:val="ListParagraph"/>
        <w:ind w:left="0"/>
        <w:rPr>
          <w:b/>
        </w:rPr>
      </w:pPr>
    </w:p>
    <w:p w:rsidR="00F44B6B" w:rsidRPr="00F44B6B" w:rsidRDefault="00495242" w:rsidP="0022567F">
      <w:pPr>
        <w:pStyle w:val="ListParagraph"/>
        <w:ind w:left="0"/>
      </w:pPr>
      <w:r>
        <w:t>Most</w:t>
      </w:r>
      <w:r w:rsidR="00941AD1">
        <w:t xml:space="preserve"> of these items are already programmatic priorities</w:t>
      </w:r>
      <w:r w:rsidR="00784B72">
        <w:t>.</w:t>
      </w:r>
      <w:r w:rsidR="00CB1E5B">
        <w:t xml:space="preserve"> </w:t>
      </w:r>
      <w:r w:rsidR="00784B72">
        <w:t xml:space="preserve">The results of this study serve to emphasize </w:t>
      </w:r>
    </w:p>
    <w:p w:rsidR="00641403" w:rsidRDefault="00641403">
      <w:r>
        <w:rPr>
          <w:b/>
        </w:rPr>
        <w:t>Conclusions</w:t>
      </w:r>
    </w:p>
    <w:p w:rsidR="00976618" w:rsidRDefault="00641403">
      <w:r>
        <w:t>As population immunity to Type 2 poliovirus</w:t>
      </w:r>
      <w:r w:rsidR="002973C1">
        <w:t xml:space="preserve"> transmission</w:t>
      </w:r>
      <w:r>
        <w:t xml:space="preserve"> </w:t>
      </w:r>
      <w:r w:rsidR="002973C1">
        <w:t>declines</w:t>
      </w:r>
      <w:r>
        <w:t xml:space="preserve"> </w:t>
      </w:r>
      <w:r w:rsidR="002973C1">
        <w:t>in upcoming years</w:t>
      </w:r>
      <w:r>
        <w:t>, the use of OPV2 in outbreak response will present an increasing risk of seeding new cVDPV2 lineages</w:t>
      </w:r>
      <w:r w:rsidR="00F44B6B">
        <w:t>, putting the entire cessation effort at risk</w:t>
      </w:r>
      <w:r>
        <w:t>.</w:t>
      </w:r>
      <w:r w:rsidR="00CB1E5B">
        <w:t xml:space="preserve"> </w:t>
      </w:r>
      <w:r w:rsidR="002973C1">
        <w:t>While</w:t>
      </w:r>
      <w:r w:rsidR="007F3726">
        <w:t xml:space="preserve"> exact </w:t>
      </w:r>
      <w:r w:rsidR="002973C1">
        <w:t xml:space="preserve">transmission </w:t>
      </w:r>
      <w:r w:rsidR="007F3726">
        <w:t>conditions are uncertain and var</w:t>
      </w:r>
      <w:r w:rsidR="002973C1">
        <w:t>y</w:t>
      </w:r>
      <w:r w:rsidR="007F3726">
        <w:t xml:space="preserve"> across geographic contexts, and the probability of </w:t>
      </w:r>
      <w:r w:rsidR="0022567F">
        <w:t xml:space="preserve">VDPV events that would trigger </w:t>
      </w:r>
      <w:r w:rsidR="007F3726">
        <w:t xml:space="preserve">new outbreak response activities should decline </w:t>
      </w:r>
      <w:r w:rsidR="0022567F">
        <w:t>over</w:t>
      </w:r>
      <w:r w:rsidR="007F3726">
        <w:t xml:space="preserve"> time, this risk may grow to alarming levels within as little as 2 years. </w:t>
      </w:r>
      <w:r w:rsidR="0022567F">
        <w:t>Without</w:t>
      </w:r>
      <w:r w:rsidR="007F3726">
        <w:t xml:space="preserve"> new tools to induce strong mucosal immunity, it is unclear whether this risk ca</w:t>
      </w:r>
      <w:r w:rsidR="0022567F">
        <w:t xml:space="preserve">n be mitigated in the long </w:t>
      </w:r>
      <w:r w:rsidR="007F3726">
        <w:t>term.</w:t>
      </w:r>
      <w:r w:rsidR="00CB1E5B">
        <w:t xml:space="preserve"> </w:t>
      </w:r>
      <w:r w:rsidR="007F3726">
        <w:t xml:space="preserve">In the short-term, this </w:t>
      </w:r>
      <w:r w:rsidR="00F44B6B">
        <w:t xml:space="preserve">potential outcome implies a need to focus programmatic activities now towards the goal of mitigating the probability that OPV2 use will be needed in the future: maintaining </w:t>
      </w:r>
      <w:r w:rsidR="0022567F">
        <w:t>high-quality</w:t>
      </w:r>
      <w:r w:rsidR="00F44B6B">
        <w:t xml:space="preserve"> surveillance systems, </w:t>
      </w:r>
      <w:r w:rsidR="0022567F">
        <w:t>broadening</w:t>
      </w:r>
      <w:r w:rsidR="00F44B6B">
        <w:t xml:space="preserve"> nea</w:t>
      </w:r>
      <w:r w:rsidR="0022567F">
        <w:t xml:space="preserve">r-term outbreak responses, strengthening access to IPV in routine immunization, </w:t>
      </w:r>
      <w:r w:rsidR="006315B7">
        <w:t xml:space="preserve">negotiating access to currently inaccessible areas, </w:t>
      </w:r>
      <w:r w:rsidR="00F44B6B">
        <w:t>and continuing the push for</w:t>
      </w:r>
      <w:r w:rsidR="0022567F">
        <w:t xml:space="preserve"> a new polio vaccine that can induce mucosal immunity without the attendant risks of transmission or reversion</w:t>
      </w:r>
      <w:r w:rsidR="00F44B6B">
        <w:t>.</w:t>
      </w:r>
      <w:r w:rsidR="00CB1E5B">
        <w:t xml:space="preserve"> </w:t>
      </w:r>
    </w:p>
    <w:p w:rsidR="00976618" w:rsidRDefault="00976618" w:rsidP="00EF2D0E">
      <w:pPr>
        <w:spacing w:line="240" w:lineRule="auto"/>
        <w:rPr>
          <w:b/>
        </w:rPr>
      </w:pPr>
      <w:r>
        <w:rPr>
          <w:b/>
        </w:rPr>
        <w:t>Declaration of Interests</w:t>
      </w:r>
    </w:p>
    <w:p w:rsidR="00EF2D0E" w:rsidRPr="00EF2D0E" w:rsidRDefault="00EF2D0E" w:rsidP="00EF2D0E">
      <w:pPr>
        <w:spacing w:line="240" w:lineRule="auto"/>
      </w:pPr>
      <w:r w:rsidRPr="00A7005D">
        <w:t>Th</w:t>
      </w:r>
      <w:r>
        <w:t>e author</w:t>
      </w:r>
      <w:r w:rsidRPr="00A7005D">
        <w:t xml:space="preserve"> declare</w:t>
      </w:r>
      <w:r>
        <w:t>s</w:t>
      </w:r>
      <w:r w:rsidRPr="00A7005D">
        <w:t xml:space="preserve"> no competing interests.</w:t>
      </w:r>
    </w:p>
    <w:p w:rsidR="00976618" w:rsidRDefault="00976618" w:rsidP="00EF2D0E">
      <w:pPr>
        <w:spacing w:line="240" w:lineRule="auto"/>
        <w:rPr>
          <w:b/>
        </w:rPr>
      </w:pPr>
      <w:r>
        <w:rPr>
          <w:b/>
        </w:rPr>
        <w:t>Role of the Funding Source</w:t>
      </w:r>
    </w:p>
    <w:p w:rsidR="00EF2D0E" w:rsidRPr="00EF2D0E" w:rsidRDefault="00EF2D0E" w:rsidP="00EF2D0E">
      <w:pPr>
        <w:spacing w:line="240" w:lineRule="auto"/>
      </w:pPr>
      <w:r>
        <w:t xml:space="preserve">KM </w:t>
      </w:r>
      <w:r>
        <w:t>is</w:t>
      </w:r>
      <w:r>
        <w:t xml:space="preserve"> supported by Bill and Melinda Gates through the Global Good Fund. The funders had no role in study design, data collection and analysis, decision to publish, or preparation of the manuscript.</w:t>
      </w:r>
    </w:p>
    <w:p w:rsidR="00976618" w:rsidRDefault="00976618" w:rsidP="00EF2D0E">
      <w:pPr>
        <w:spacing w:line="240" w:lineRule="auto"/>
        <w:rPr>
          <w:b/>
        </w:rPr>
      </w:pPr>
      <w:r>
        <w:rPr>
          <w:b/>
        </w:rPr>
        <w:t>Patient and other consents</w:t>
      </w:r>
    </w:p>
    <w:p w:rsidR="00EF2D0E" w:rsidRPr="00EF2D0E" w:rsidRDefault="00EF2D0E" w:rsidP="00EF2D0E">
      <w:pPr>
        <w:spacing w:line="240" w:lineRule="auto"/>
      </w:pPr>
      <w:r>
        <w:t xml:space="preserve">Permission for access to the Polio Information System (POLIS) case and campaign databases was granted to the Institute for Disease Modeling researchers through the World Health Organization. </w:t>
      </w:r>
    </w:p>
    <w:p w:rsidR="00976618" w:rsidRDefault="00976618" w:rsidP="00EF2D0E">
      <w:pPr>
        <w:spacing w:line="240" w:lineRule="auto"/>
        <w:rPr>
          <w:b/>
        </w:rPr>
      </w:pPr>
      <w:r>
        <w:rPr>
          <w:b/>
        </w:rPr>
        <w:t>Authors’ contributions</w:t>
      </w:r>
    </w:p>
    <w:p w:rsidR="00EF2D0E" w:rsidRPr="00EF2D0E" w:rsidRDefault="00EF2D0E" w:rsidP="00EF2D0E">
      <w:pPr>
        <w:spacing w:line="240" w:lineRule="auto"/>
      </w:pPr>
      <w:r>
        <w:t>KM conceived the study, designed and ran all simulations, and drafted the manuscript.</w:t>
      </w:r>
    </w:p>
    <w:p w:rsidR="00EF2D0E" w:rsidRPr="00A7005D" w:rsidRDefault="00976618" w:rsidP="00EF2D0E">
      <w:pPr>
        <w:spacing w:line="240" w:lineRule="auto"/>
      </w:pPr>
      <w:r>
        <w:rPr>
          <w:b/>
        </w:rPr>
        <w:t>Acknowledgements</w:t>
      </w:r>
      <w:r w:rsidR="00D239C9">
        <w:br/>
      </w:r>
      <w:r w:rsidR="00EF2D0E">
        <w:t xml:space="preserve">The author would like to thank Jay Wenger and Ananda </w:t>
      </w:r>
      <w:proofErr w:type="spellStart"/>
      <w:r w:rsidR="00EF2D0E">
        <w:t>Bandyopadhyay</w:t>
      </w:r>
      <w:proofErr w:type="spellEnd"/>
      <w:r w:rsidR="00EF2D0E">
        <w:t xml:space="preserve"> for c</w:t>
      </w:r>
      <w:r w:rsidR="00EF2D0E" w:rsidRPr="00A7005D">
        <w:t xml:space="preserve">ritical feedback on how to </w:t>
      </w:r>
      <w:r w:rsidR="00EF2D0E">
        <w:t>focus the modeling and analysis to programmatic relevancy;</w:t>
      </w:r>
      <w:r w:rsidR="00EF2D0E" w:rsidRPr="00A7005D">
        <w:t xml:space="preserve"> </w:t>
      </w:r>
      <w:r w:rsidR="00EF2D0E">
        <w:t>Guillaume Chabot-Couture, Mike Famulare, and other colleagues at</w:t>
      </w:r>
      <w:r w:rsidR="00EF2D0E" w:rsidRPr="00A7005D">
        <w:t xml:space="preserve"> the Institute for Disease Modeling for helpful discussion on methods and results</w:t>
      </w:r>
      <w:r w:rsidR="00EF2D0E">
        <w:t xml:space="preserve">; and </w:t>
      </w:r>
      <w:r w:rsidR="00EF2D0E" w:rsidRPr="00A7005D">
        <w:t xml:space="preserve">Bill and Melinda Gates for their active support of this work and their sponsorship through the Global Good Fund. </w:t>
      </w:r>
    </w:p>
    <w:p w:rsidR="00976618" w:rsidRDefault="00976618"/>
    <w:p w:rsidR="00303969" w:rsidRPr="00303969" w:rsidRDefault="00303969">
      <w:pPr>
        <w:rPr>
          <w:b/>
        </w:rPr>
      </w:pPr>
      <w:r>
        <w:rPr>
          <w:b/>
        </w:rPr>
        <w:t>Figures</w:t>
      </w:r>
    </w:p>
    <w:p w:rsidR="001E054D" w:rsidRDefault="00735904" w:rsidP="001E054D">
      <w:pPr>
        <w:keepNext/>
      </w:pPr>
      <w:r>
        <w:rPr>
          <w:noProof/>
        </w:rPr>
        <w:drawing>
          <wp:inline distT="0" distB="0" distL="0" distR="0" wp14:anchorId="1F5865E3" wp14:editId="1D497BD3">
            <wp:extent cx="5943600" cy="54538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f"/>
                    <pic:cNvPicPr/>
                  </pic:nvPicPr>
                  <pic:blipFill>
                    <a:blip r:embed="rId8">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032696" w:rsidRDefault="001E054D" w:rsidP="001E054D">
      <w:pPr>
        <w:pStyle w:val="Caption"/>
      </w:pPr>
      <w:bookmarkStart w:id="3" w:name="_Ref458507029"/>
      <w:r>
        <w:t xml:space="preserve">Figure </w:t>
      </w:r>
      <w:r w:rsidR="00671C12">
        <w:fldChar w:fldCharType="begin"/>
      </w:r>
      <w:r w:rsidR="00671C12">
        <w:instrText xml:space="preserve"> SEQ Figure \* ARABIC </w:instrText>
      </w:r>
      <w:r w:rsidR="00671C12">
        <w:fldChar w:fldCharType="separate"/>
      </w:r>
      <w:r w:rsidR="00735904">
        <w:rPr>
          <w:noProof/>
        </w:rPr>
        <w:t>1</w:t>
      </w:r>
      <w:r w:rsidR="00671C12">
        <w:rPr>
          <w:noProof/>
        </w:rPr>
        <w:fldChar w:fldCharType="end"/>
      </w:r>
      <w:bookmarkEnd w:id="3"/>
      <w:r>
        <w:t xml:space="preserve">: Example output from a single </w:t>
      </w:r>
      <w:proofErr w:type="spellStart"/>
      <w:r>
        <w:t>Separatrix</w:t>
      </w:r>
      <w:proofErr w:type="spellEnd"/>
      <w:r>
        <w:t xml:space="preserve"> scenario, with R</w:t>
      </w:r>
      <w:r>
        <w:rPr>
          <w:vertAlign w:val="subscript"/>
        </w:rPr>
        <w:t>0f</w:t>
      </w:r>
      <w:r>
        <w:t xml:space="preserve"> = 2.0, </w:t>
      </w:r>
      <w:r>
        <w:rPr>
          <w:i w:val="0"/>
        </w:rPr>
        <w:t>f</w:t>
      </w:r>
      <w:r>
        <w:t xml:space="preserve"> = 0.5, </w:t>
      </w:r>
      <w:r>
        <w:rPr>
          <w:i w:val="0"/>
        </w:rPr>
        <w:t>λ</w:t>
      </w:r>
      <w:r>
        <w:t>= 60 days, N</w:t>
      </w:r>
      <w:r>
        <w:softHyphen/>
      </w:r>
      <w:r>
        <w:rPr>
          <w:vertAlign w:val="subscript"/>
        </w:rPr>
        <w:t>IPV</w:t>
      </w:r>
      <w:r>
        <w:t xml:space="preserve">= 1, </w:t>
      </w:r>
      <w:r>
        <w:rPr>
          <w:i w:val="0"/>
        </w:rPr>
        <w:t>c</w:t>
      </w:r>
      <w:r>
        <w:t>= 1.</w:t>
      </w:r>
      <w:r w:rsidR="00CB1E5B">
        <w:t xml:space="preserve"> </w:t>
      </w:r>
      <w:r>
        <w:t xml:space="preserve">The colored surface represents the probability that the </w:t>
      </w:r>
      <w:r w:rsidR="0020391B">
        <w:t>OPV</w:t>
      </w:r>
      <w:r>
        <w:t>2 used in outbreak response continues to circulate, outside of the response region, 9 months after the final response campaign.</w:t>
      </w:r>
      <w:r w:rsidR="00CB1E5B">
        <w:t xml:space="preserve"> </w:t>
      </w:r>
      <w:r>
        <w:t>The black solid line represents the parameter contour along which this probability is 50%.</w:t>
      </w:r>
      <w:r w:rsidR="00CB1E5B">
        <w:t xml:space="preserve"> </w:t>
      </w:r>
      <w:r>
        <w:t>Gray crosses represent simulations in which this exportation and survival outcome occurs, and gray circles represent those in which it does not.</w:t>
      </w:r>
      <w:r w:rsidR="00CB1E5B">
        <w:t xml:space="preserve"> </w:t>
      </w:r>
      <w:r>
        <w:t xml:space="preserve">The </w:t>
      </w:r>
      <w:r w:rsidR="00135F8B">
        <w:t>thin</w:t>
      </w:r>
      <w:r w:rsidR="00135F8B" w:rsidRPr="00135F8B">
        <w:t xml:space="preserve"> </w:t>
      </w:r>
      <w:r w:rsidR="00135F8B">
        <w:t>black</w:t>
      </w:r>
      <w:r w:rsidR="00135F8B">
        <w:t xml:space="preserve"> dashed</w:t>
      </w:r>
      <w:r>
        <w:t xml:space="preserve"> box </w:t>
      </w:r>
      <w:r w:rsidR="00135F8B">
        <w:t>indicates</w:t>
      </w:r>
      <w:r>
        <w:t xml:space="preserve"> migration rates that are preferred by a calibration to a single travelling WPV1 outbreak in the region, in 2008.</w:t>
      </w:r>
      <w:r w:rsidR="00CB1E5B">
        <w:t xml:space="preserve"> </w:t>
      </w:r>
      <w:r>
        <w:t xml:space="preserve">The distribution of simulated points illustrates the behavior of the algorithm; the first round of the </w:t>
      </w:r>
      <w:proofErr w:type="spellStart"/>
      <w:r>
        <w:t>separatrix</w:t>
      </w:r>
      <w:proofErr w:type="spellEnd"/>
      <w:r>
        <w:t xml:space="preserve"> algorithm broadly explores the space, and the second concentrates simulations around the contour of interest.</w:t>
      </w:r>
    </w:p>
    <w:p w:rsidR="00032696" w:rsidRDefault="00032696"/>
    <w:p w:rsidR="00032696" w:rsidRDefault="00032696"/>
    <w:p w:rsidR="00032696" w:rsidRDefault="00032696"/>
    <w:p w:rsidR="001E054D" w:rsidRDefault="00735904" w:rsidP="001E054D">
      <w:pPr>
        <w:keepNext/>
      </w:pPr>
      <w:r>
        <w:rPr>
          <w:noProof/>
        </w:rPr>
        <w:lastRenderedPageBreak/>
        <w:drawing>
          <wp:inline distT="0" distB="0" distL="0" distR="0" wp14:anchorId="272016A2" wp14:editId="15111B8C">
            <wp:extent cx="5943600" cy="54538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R0.tiff"/>
                    <pic:cNvPicPr/>
                  </pic:nvPicPr>
                  <pic:blipFill>
                    <a:blip r:embed="rId9">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032696" w:rsidRPr="001E054D" w:rsidRDefault="001E054D" w:rsidP="001E054D">
      <w:pPr>
        <w:pStyle w:val="Caption"/>
      </w:pPr>
      <w:bookmarkStart w:id="4" w:name="_Ref458507038"/>
      <w:r>
        <w:t xml:space="preserve">Figure </w:t>
      </w:r>
      <w:r w:rsidR="00671C12">
        <w:fldChar w:fldCharType="begin"/>
      </w:r>
      <w:r w:rsidR="00671C12">
        <w:instrText xml:space="preserve"> SEQ Figure \* ARABIC </w:instrText>
      </w:r>
      <w:r w:rsidR="00671C12">
        <w:fldChar w:fldCharType="separate"/>
      </w:r>
      <w:r w:rsidR="00735904">
        <w:rPr>
          <w:noProof/>
        </w:rPr>
        <w:t>2</w:t>
      </w:r>
      <w:r w:rsidR="00671C12">
        <w:rPr>
          <w:noProof/>
        </w:rPr>
        <w:fldChar w:fldCharType="end"/>
      </w:r>
      <w:bookmarkEnd w:id="4"/>
      <w:r>
        <w:t xml:space="preserve">: Position of the </w:t>
      </w:r>
      <w:r w:rsidR="00866487">
        <w:t xml:space="preserve">50% </w:t>
      </w:r>
      <w:proofErr w:type="spellStart"/>
      <w:r>
        <w:t>separatrix</w:t>
      </w:r>
      <w:proofErr w:type="spellEnd"/>
      <w:r>
        <w:t xml:space="preserve"> line as the R</w:t>
      </w:r>
      <w:r>
        <w:rPr>
          <w:vertAlign w:val="subscript"/>
        </w:rPr>
        <w:t>0</w:t>
      </w:r>
      <w:r>
        <w:t xml:space="preserve"> profile of </w:t>
      </w:r>
      <w:r w:rsidR="0020391B">
        <w:t>OPV</w:t>
      </w:r>
      <w:r>
        <w:t xml:space="preserve">2 varies, at constant </w:t>
      </w:r>
      <w:r>
        <w:rPr>
          <w:i w:val="0"/>
        </w:rPr>
        <w:t>λ</w:t>
      </w:r>
      <w:r>
        <w:t>= 60 days, N</w:t>
      </w:r>
      <w:r>
        <w:softHyphen/>
      </w:r>
      <w:r>
        <w:rPr>
          <w:vertAlign w:val="subscript"/>
        </w:rPr>
        <w:t>IPV</w:t>
      </w:r>
      <w:r>
        <w:t xml:space="preserve">= 1, </w:t>
      </w:r>
      <w:r>
        <w:rPr>
          <w:i w:val="0"/>
        </w:rPr>
        <w:t>c</w:t>
      </w:r>
      <w:r>
        <w:t>= 1.</w:t>
      </w:r>
      <w:r w:rsidR="00CB1E5B">
        <w:t xml:space="preserve"> </w:t>
      </w:r>
      <w:r>
        <w:t>The solid and dashed lines respectively indicate f=0.5 and f=0.25, while the cyan, red, grey, and black respectively indicate R</w:t>
      </w:r>
      <w:r>
        <w:rPr>
          <w:vertAlign w:val="subscript"/>
        </w:rPr>
        <w:t>0f</w:t>
      </w:r>
      <w:r>
        <w:t xml:space="preserve"> values of 3, 2, 1.5, and 1.2. </w:t>
      </w:r>
      <w:r w:rsidR="00135F8B">
        <w:t>The thin</w:t>
      </w:r>
      <w:r w:rsidR="00135F8B" w:rsidRPr="00135F8B">
        <w:t xml:space="preserve"> </w:t>
      </w:r>
      <w:r w:rsidR="00135F8B">
        <w:t>black dashed box indicates migration rates that are preferred by a calibration to a single travelling WPV1 outbreak in the region, in 2008.</w:t>
      </w:r>
      <w:r w:rsidR="00CB1E5B">
        <w:t xml:space="preserve"> </w:t>
      </w:r>
      <w:r>
        <w:t xml:space="preserve"> The final R</w:t>
      </w:r>
      <w:r>
        <w:rPr>
          <w:vertAlign w:val="subscript"/>
        </w:rPr>
        <w:t>0</w:t>
      </w:r>
      <w:r>
        <w:t xml:space="preserve"> is observed to have the dominant effect, with the risk at a given time point and migration rate decreasing with R</w:t>
      </w:r>
      <w:r>
        <w:rPr>
          <w:vertAlign w:val="subscript"/>
        </w:rPr>
        <w:t xml:space="preserve">0f </w:t>
      </w:r>
      <w:r>
        <w:t>as expected.</w:t>
      </w:r>
      <w:r w:rsidR="00CB1E5B">
        <w:t xml:space="preserve"> </w:t>
      </w:r>
      <w:r>
        <w:t>The initial R</w:t>
      </w:r>
      <w:r>
        <w:rPr>
          <w:vertAlign w:val="subscript"/>
        </w:rPr>
        <w:t>0</w:t>
      </w:r>
      <w:r>
        <w:t xml:space="preserve"> multiplier has a comparatively small effect, but a lower initial R</w:t>
      </w:r>
      <w:r>
        <w:rPr>
          <w:vertAlign w:val="subscript"/>
        </w:rPr>
        <w:t>0</w:t>
      </w:r>
      <w:r>
        <w:t xml:space="preserve"> does also mitigate the survival risk.</w:t>
      </w:r>
      <w:r w:rsidR="00CB1E5B">
        <w:t xml:space="preserve"> </w:t>
      </w:r>
    </w:p>
    <w:p w:rsidR="00032696" w:rsidRDefault="00032696"/>
    <w:p w:rsidR="00866487" w:rsidRDefault="00735904" w:rsidP="00866487">
      <w:pPr>
        <w:keepNext/>
      </w:pPr>
      <w:r>
        <w:rPr>
          <w:noProof/>
        </w:rPr>
        <w:lastRenderedPageBreak/>
        <w:drawing>
          <wp:inline distT="0" distB="0" distL="0" distR="0" wp14:anchorId="4C5A8367" wp14:editId="476FF370">
            <wp:extent cx="5943600" cy="54538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cam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866487" w:rsidRPr="001E054D" w:rsidRDefault="00866487" w:rsidP="00866487">
      <w:pPr>
        <w:pStyle w:val="Caption"/>
      </w:pPr>
      <w:bookmarkStart w:id="5" w:name="_Ref458507046"/>
      <w:r>
        <w:t xml:space="preserve">Figure </w:t>
      </w:r>
      <w:r w:rsidR="00671C12">
        <w:fldChar w:fldCharType="begin"/>
      </w:r>
      <w:r w:rsidR="00671C12">
        <w:instrText xml:space="preserve"> SEQ Figure \* ARABIC </w:instrText>
      </w:r>
      <w:r w:rsidR="00671C12">
        <w:fldChar w:fldCharType="separate"/>
      </w:r>
      <w:r w:rsidR="00735904">
        <w:rPr>
          <w:noProof/>
        </w:rPr>
        <w:t>3</w:t>
      </w:r>
      <w:r w:rsidR="00671C12">
        <w:rPr>
          <w:noProof/>
        </w:rPr>
        <w:fldChar w:fldCharType="end"/>
      </w:r>
      <w:bookmarkEnd w:id="5"/>
      <w:r>
        <w:t xml:space="preserve">: Position of the 50% </w:t>
      </w:r>
      <w:proofErr w:type="spellStart"/>
      <w:r>
        <w:t>separatrix</w:t>
      </w:r>
      <w:proofErr w:type="spellEnd"/>
      <w:r>
        <w:t xml:space="preserve"> line as number of IPV doses in routine immunization varies, at constant </w:t>
      </w:r>
      <w:r>
        <w:rPr>
          <w:i w:val="0"/>
        </w:rPr>
        <w:t>λ</w:t>
      </w:r>
      <w:r>
        <w:t xml:space="preserve">= 60 days, f = 0.5, </w:t>
      </w:r>
      <w:r>
        <w:rPr>
          <w:i w:val="0"/>
        </w:rPr>
        <w:t>c</w:t>
      </w:r>
      <w:r>
        <w:t>= 1.</w:t>
      </w:r>
      <w:r w:rsidR="00CB1E5B">
        <w:t xml:space="preserve"> </w:t>
      </w:r>
      <w:r>
        <w:t>The dotted, solid, and dashed lines respectively indicate N</w:t>
      </w:r>
      <w:r>
        <w:softHyphen/>
      </w:r>
      <w:r>
        <w:rPr>
          <w:vertAlign w:val="subscript"/>
        </w:rPr>
        <w:t>IPV</w:t>
      </w:r>
      <w:r>
        <w:t xml:space="preserve"> = 0, 1, 2, while the grey, and black respectively indicate R</w:t>
      </w:r>
      <w:r>
        <w:rPr>
          <w:vertAlign w:val="subscript"/>
        </w:rPr>
        <w:t>0f</w:t>
      </w:r>
      <w:r>
        <w:t xml:space="preserve"> values of 2 and 3. </w:t>
      </w:r>
      <w:r w:rsidR="00135F8B">
        <w:t>The thin</w:t>
      </w:r>
      <w:r w:rsidR="00135F8B" w:rsidRPr="00135F8B">
        <w:t xml:space="preserve"> </w:t>
      </w:r>
      <w:r w:rsidR="00135F8B">
        <w:t>black dashed box indicates migration rates that are preferred by a calibration to a single travelling WPV1 outbreak in the region, in 2008.</w:t>
      </w:r>
      <w:r w:rsidR="00CB1E5B">
        <w:t xml:space="preserve"> </w:t>
      </w:r>
      <w:r>
        <w:t xml:space="preserve"> Under the assumptions made in this model regarding the population-level effects of IPV dosing, an additional dose of IPV in routine immunization in the coho</w:t>
      </w:r>
      <w:r w:rsidR="002613BD">
        <w:t xml:space="preserve">rt born after cessation provides a strong mitigating effect on the risk of </w:t>
      </w:r>
      <w:r w:rsidR="0020391B">
        <w:t>OPV</w:t>
      </w:r>
      <w:r w:rsidR="002613BD">
        <w:t xml:space="preserve">2 survival and circulation, with each additional dose shifting the </w:t>
      </w:r>
      <w:proofErr w:type="spellStart"/>
      <w:r w:rsidR="002613BD">
        <w:t>separatrix</w:t>
      </w:r>
      <w:proofErr w:type="spellEnd"/>
      <w:r w:rsidR="002613BD">
        <w:t xml:space="preserve"> line by a few months to as much as a year at a constant migration rate.</w:t>
      </w:r>
      <w:r w:rsidR="00CB1E5B">
        <w:t xml:space="preserve">  </w:t>
      </w:r>
    </w:p>
    <w:p w:rsidR="00032696" w:rsidRDefault="00032696" w:rsidP="00866487">
      <w:pPr>
        <w:pStyle w:val="Caption"/>
      </w:pPr>
    </w:p>
    <w:p w:rsidR="00032696" w:rsidRDefault="00032696"/>
    <w:p w:rsidR="00032696" w:rsidRDefault="00032696" w:rsidP="002613BD">
      <w:pPr>
        <w:pStyle w:val="Caption"/>
      </w:pPr>
    </w:p>
    <w:p w:rsidR="00735904" w:rsidRDefault="00735904" w:rsidP="00735904">
      <w:pPr>
        <w:keepNext/>
      </w:pPr>
      <w:r>
        <w:rPr>
          <w:noProof/>
        </w:rPr>
        <w:lastRenderedPageBreak/>
        <w:drawing>
          <wp:inline distT="0" distB="0" distL="0" distR="0" wp14:anchorId="5D4660CC" wp14:editId="6FFC510A">
            <wp:extent cx="5943600" cy="54538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immunity.tiff"/>
                    <pic:cNvPicPr/>
                  </pic:nvPicPr>
                  <pic:blipFill>
                    <a:blip r:embed="rId11">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735904" w:rsidRPr="00735904" w:rsidRDefault="00735904" w:rsidP="00735904">
      <w:pPr>
        <w:pStyle w:val="Caption"/>
      </w:pPr>
      <w:bookmarkStart w:id="6" w:name="_Ref459738705"/>
      <w:r>
        <w:t xml:space="preserve">Figure </w:t>
      </w:r>
      <w:r w:rsidR="00671C12">
        <w:fldChar w:fldCharType="begin"/>
      </w:r>
      <w:r w:rsidR="00671C12">
        <w:instrText xml:space="preserve"> SEQ Figure \* ARABIC </w:instrText>
      </w:r>
      <w:r w:rsidR="00671C12">
        <w:fldChar w:fldCharType="separate"/>
      </w:r>
      <w:r w:rsidR="00280B3B">
        <w:rPr>
          <w:noProof/>
        </w:rPr>
        <w:t>4</w:t>
      </w:r>
      <w:r w:rsidR="00671C12">
        <w:rPr>
          <w:noProof/>
        </w:rPr>
        <w:fldChar w:fldCharType="end"/>
      </w:r>
      <w:bookmarkEnd w:id="6"/>
      <w:r>
        <w:t xml:space="preserve">: Dependence of the position of the 50% </w:t>
      </w:r>
      <w:proofErr w:type="spellStart"/>
      <w:r>
        <w:t>separatrix</w:t>
      </w:r>
      <w:proofErr w:type="spellEnd"/>
      <w:r>
        <w:t xml:space="preserve"> line on immunity levels in the cohort of children born before cessation: 100% immunity (dashed lines) vs. immunity induced by 3 rounds of OPV at 80% coverage, 50% take. All lines at constant f=0.5, N</w:t>
      </w:r>
      <w:r>
        <w:softHyphen/>
      </w:r>
      <w:r>
        <w:rPr>
          <w:vertAlign w:val="subscript"/>
        </w:rPr>
        <w:t>IPV</w:t>
      </w:r>
      <w:r>
        <w:t xml:space="preserve">= 1, </w:t>
      </w:r>
      <w:r>
        <w:rPr>
          <w:i w:val="0"/>
        </w:rPr>
        <w:t>c</w:t>
      </w:r>
      <w:r>
        <w:t xml:space="preserve">= 1, </w:t>
      </w:r>
      <w:r>
        <w:rPr>
          <w:i w:val="0"/>
        </w:rPr>
        <w:t>λ</w:t>
      </w:r>
      <w:r>
        <w:t>= 60 days.</w:t>
      </w:r>
      <w:r w:rsidR="00CB1E5B">
        <w:t xml:space="preserve"> </w:t>
      </w:r>
      <w:r>
        <w:t>The cyan, red, grey, and black respectively indicate R</w:t>
      </w:r>
      <w:r>
        <w:rPr>
          <w:vertAlign w:val="subscript"/>
        </w:rPr>
        <w:t>0f</w:t>
      </w:r>
      <w:r>
        <w:t xml:space="preserve"> values of 3, 2, 1.5, and 1.2.</w:t>
      </w:r>
      <w:r w:rsidR="00CB1E5B">
        <w:t xml:space="preserve"> </w:t>
      </w:r>
      <w:r>
        <w:t>The final R</w:t>
      </w:r>
      <w:r>
        <w:rPr>
          <w:vertAlign w:val="subscript"/>
        </w:rPr>
        <w:t>0</w:t>
      </w:r>
      <w:r>
        <w:t xml:space="preserve"> is observed to have the dominant effect. </w:t>
      </w:r>
      <w:r w:rsidR="00135F8B">
        <w:t>The thin</w:t>
      </w:r>
      <w:r w:rsidR="00135F8B" w:rsidRPr="00135F8B">
        <w:t xml:space="preserve"> </w:t>
      </w:r>
      <w:r w:rsidR="00135F8B">
        <w:t>black dashed box indicates migration rates that are preferred by a calibration to a single travelling WPV1 ou</w:t>
      </w:r>
      <w:r w:rsidR="00135F8B">
        <w:t>tbreak in the region, in 2008.</w:t>
      </w:r>
      <w:r w:rsidR="00CB1E5B">
        <w:t xml:space="preserve"> </w:t>
      </w:r>
      <w:r>
        <w:t>The effect of increasing immunity in the older cohort is largest at higher R</w:t>
      </w:r>
      <w:r>
        <w:rPr>
          <w:vertAlign w:val="subscript"/>
        </w:rPr>
        <w:t>0</w:t>
      </w:r>
      <w:r>
        <w:t>, as higher R</w:t>
      </w:r>
      <w:r>
        <w:rPr>
          <w:vertAlign w:val="subscript"/>
        </w:rPr>
        <w:t>0</w:t>
      </w:r>
      <w:r>
        <w:t xml:space="preserve"> facilitates more transmission through partially immune older children. However, the additional protection is somewhat modest (considering the extreme assumption of perfect immunity in all children born pre-cessation), indicating that the cohort of children born post-cessation rapidly becomes a dominant contributor to </w:t>
      </w:r>
      <w:r w:rsidR="0020391B">
        <w:t>OPV</w:t>
      </w:r>
      <w:r>
        <w:t>2 transmission in this model.</w:t>
      </w:r>
    </w:p>
    <w:p w:rsidR="00735904" w:rsidRDefault="00735904" w:rsidP="00735904">
      <w:pPr>
        <w:pStyle w:val="Caption"/>
      </w:pPr>
    </w:p>
    <w:p w:rsidR="00303969" w:rsidRDefault="00303969" w:rsidP="00303969"/>
    <w:p w:rsidR="00303969" w:rsidRPr="00303969" w:rsidRDefault="00303969" w:rsidP="00303969">
      <w:pPr>
        <w:rPr>
          <w:b/>
        </w:rPr>
      </w:pPr>
      <w:r>
        <w:rPr>
          <w:b/>
        </w:rPr>
        <w:t>Bibliography</w:t>
      </w:r>
    </w:p>
    <w:p w:rsidR="002A2075" w:rsidRPr="002A2075" w:rsidRDefault="00BD21E4" w:rsidP="002A2075">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2A2075" w:rsidRPr="002A2075">
        <w:rPr>
          <w:rFonts w:ascii="Calibri" w:hAnsi="Calibri" w:cs="Times New Roman"/>
          <w:noProof/>
          <w:szCs w:val="24"/>
        </w:rPr>
        <w:t>1</w:t>
      </w:r>
      <w:r w:rsidR="002A2075" w:rsidRPr="002A2075">
        <w:rPr>
          <w:rFonts w:ascii="Calibri" w:hAnsi="Calibri" w:cs="Times New Roman"/>
          <w:noProof/>
          <w:szCs w:val="24"/>
        </w:rPr>
        <w:tab/>
        <w:t xml:space="preserve">World Health Organization. Global switch in oral polio vaccines Situation report. 2016. http://web.archive.org/web/20160802181557/http://maps.who.int/OPV_switch/ (accessed Aug </w:t>
      </w:r>
      <w:r w:rsidR="002A2075" w:rsidRPr="002A2075">
        <w:rPr>
          <w:rFonts w:ascii="Calibri" w:hAnsi="Calibri" w:cs="Times New Roman"/>
          <w:noProof/>
          <w:szCs w:val="24"/>
        </w:rPr>
        <w:lastRenderedPageBreak/>
        <w:t>2, 2016).</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2</w:t>
      </w:r>
      <w:r w:rsidRPr="002A2075">
        <w:rPr>
          <w:rFonts w:ascii="Calibri" w:hAnsi="Calibri" w:cs="Times New Roman"/>
          <w:noProof/>
          <w:szCs w:val="24"/>
        </w:rPr>
        <w:tab/>
        <w:t>World Health Organization. Global eradication of wild poliovirus type 2 declared. 2015. https://web.archive.org/web/20160802182045/http://www.polioeradication.org/mediaroom/newsstories/Global-eradication-of-wild-poliovirus-type-2-verified/tabid/526/news/1289/Default.aspx (accessed Aug 2, 2016).</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3</w:t>
      </w:r>
      <w:r w:rsidRPr="002A2075">
        <w:rPr>
          <w:rFonts w:ascii="Calibri" w:hAnsi="Calibri" w:cs="Times New Roman"/>
          <w:noProof/>
          <w:szCs w:val="24"/>
        </w:rPr>
        <w:tab/>
        <w:t xml:space="preserve">Jenkins HE, Aylward RB, Gasasira A, </w:t>
      </w:r>
      <w:r w:rsidRPr="002A2075">
        <w:rPr>
          <w:rFonts w:ascii="Calibri" w:hAnsi="Calibri" w:cs="Times New Roman"/>
          <w:i/>
          <w:iCs/>
          <w:noProof/>
          <w:szCs w:val="24"/>
        </w:rPr>
        <w:t>et al.</w:t>
      </w:r>
      <w:r w:rsidRPr="002A2075">
        <w:rPr>
          <w:rFonts w:ascii="Calibri" w:hAnsi="Calibri" w:cs="Times New Roman"/>
          <w:noProof/>
          <w:szCs w:val="24"/>
        </w:rPr>
        <w:t xml:space="preserve"> Implications of a circulating vaccine-derived poliovirus in Nigeria. </w:t>
      </w:r>
      <w:r w:rsidRPr="002A2075">
        <w:rPr>
          <w:rFonts w:ascii="Calibri" w:hAnsi="Calibri" w:cs="Times New Roman"/>
          <w:i/>
          <w:iCs/>
          <w:noProof/>
          <w:szCs w:val="24"/>
        </w:rPr>
        <w:t>N Engl J Med</w:t>
      </w:r>
      <w:r w:rsidRPr="002A2075">
        <w:rPr>
          <w:rFonts w:ascii="Calibri" w:hAnsi="Calibri" w:cs="Times New Roman"/>
          <w:noProof/>
          <w:szCs w:val="24"/>
        </w:rPr>
        <w:t xml:space="preserve"> 2010; </w:t>
      </w:r>
      <w:r w:rsidRPr="002A2075">
        <w:rPr>
          <w:rFonts w:ascii="Calibri" w:hAnsi="Calibri" w:cs="Times New Roman"/>
          <w:b/>
          <w:bCs/>
          <w:noProof/>
          <w:szCs w:val="24"/>
        </w:rPr>
        <w:t>362</w:t>
      </w:r>
      <w:r w:rsidRPr="002A2075">
        <w:rPr>
          <w:rFonts w:ascii="Calibri" w:hAnsi="Calibri" w:cs="Times New Roman"/>
          <w:noProof/>
          <w:szCs w:val="24"/>
        </w:rPr>
        <w:t>: 2360–9.</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4</w:t>
      </w:r>
      <w:r w:rsidRPr="002A2075">
        <w:rPr>
          <w:rFonts w:ascii="Calibri" w:hAnsi="Calibri" w:cs="Times New Roman"/>
          <w:noProof/>
          <w:szCs w:val="24"/>
        </w:rPr>
        <w:tab/>
        <w:t xml:space="preserve">Rakoto-Andrianarivelo M, Gumede N, Jegouic S, </w:t>
      </w:r>
      <w:r w:rsidRPr="002A2075">
        <w:rPr>
          <w:rFonts w:ascii="Calibri" w:hAnsi="Calibri" w:cs="Times New Roman"/>
          <w:i/>
          <w:iCs/>
          <w:noProof/>
          <w:szCs w:val="24"/>
        </w:rPr>
        <w:t>et al.</w:t>
      </w:r>
      <w:r w:rsidRPr="002A2075">
        <w:rPr>
          <w:rFonts w:ascii="Calibri" w:hAnsi="Calibri" w:cs="Times New Roman"/>
          <w:noProof/>
          <w:szCs w:val="24"/>
        </w:rPr>
        <w:t xml:space="preserve"> Reemergence of recombinant vaccine-derived poliovirus outbreak in Madagascar. </w:t>
      </w:r>
      <w:r w:rsidRPr="002A2075">
        <w:rPr>
          <w:rFonts w:ascii="Calibri" w:hAnsi="Calibri" w:cs="Times New Roman"/>
          <w:i/>
          <w:iCs/>
          <w:noProof/>
          <w:szCs w:val="24"/>
        </w:rPr>
        <w:t>J Infect Dis</w:t>
      </w:r>
      <w:r w:rsidRPr="002A2075">
        <w:rPr>
          <w:rFonts w:ascii="Calibri" w:hAnsi="Calibri" w:cs="Times New Roman"/>
          <w:noProof/>
          <w:szCs w:val="24"/>
        </w:rPr>
        <w:t xml:space="preserve"> 2008; </w:t>
      </w:r>
      <w:r w:rsidRPr="002A2075">
        <w:rPr>
          <w:rFonts w:ascii="Calibri" w:hAnsi="Calibri" w:cs="Times New Roman"/>
          <w:b/>
          <w:bCs/>
          <w:noProof/>
          <w:szCs w:val="24"/>
        </w:rPr>
        <w:t>197</w:t>
      </w:r>
      <w:r w:rsidRPr="002A2075">
        <w:rPr>
          <w:rFonts w:ascii="Calibri" w:hAnsi="Calibri" w:cs="Times New Roman"/>
          <w:noProof/>
          <w:szCs w:val="24"/>
        </w:rPr>
        <w:t>: 1427–35.</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5</w:t>
      </w:r>
      <w:r w:rsidRPr="002A2075">
        <w:rPr>
          <w:rFonts w:ascii="Calibri" w:hAnsi="Calibri" w:cs="Times New Roman"/>
          <w:noProof/>
          <w:szCs w:val="24"/>
        </w:rPr>
        <w:tab/>
        <w:t xml:space="preserve">Yang C-F, Naguib T, Yang S-J, </w:t>
      </w:r>
      <w:r w:rsidRPr="002A2075">
        <w:rPr>
          <w:rFonts w:ascii="Calibri" w:hAnsi="Calibri" w:cs="Times New Roman"/>
          <w:i/>
          <w:iCs/>
          <w:noProof/>
          <w:szCs w:val="24"/>
        </w:rPr>
        <w:t>et al.</w:t>
      </w:r>
      <w:r w:rsidRPr="002A2075">
        <w:rPr>
          <w:rFonts w:ascii="Calibri" w:hAnsi="Calibri" w:cs="Times New Roman"/>
          <w:noProof/>
          <w:szCs w:val="24"/>
        </w:rPr>
        <w:t xml:space="preserve"> Circulation of Endemic Type 2 Vaccine-Derived Poliovirus in Egypt from 1983 to 1993. </w:t>
      </w:r>
      <w:r w:rsidRPr="002A2075">
        <w:rPr>
          <w:rFonts w:ascii="Calibri" w:hAnsi="Calibri" w:cs="Times New Roman"/>
          <w:i/>
          <w:iCs/>
          <w:noProof/>
          <w:szCs w:val="24"/>
        </w:rPr>
        <w:t>J Virol</w:t>
      </w:r>
      <w:r w:rsidRPr="002A2075">
        <w:rPr>
          <w:rFonts w:ascii="Calibri" w:hAnsi="Calibri" w:cs="Times New Roman"/>
          <w:noProof/>
          <w:szCs w:val="24"/>
        </w:rPr>
        <w:t xml:space="preserve"> 2003; </w:t>
      </w:r>
      <w:r w:rsidRPr="002A2075">
        <w:rPr>
          <w:rFonts w:ascii="Calibri" w:hAnsi="Calibri" w:cs="Times New Roman"/>
          <w:b/>
          <w:bCs/>
          <w:noProof/>
          <w:szCs w:val="24"/>
        </w:rPr>
        <w:t>77</w:t>
      </w:r>
      <w:r w:rsidRPr="002A2075">
        <w:rPr>
          <w:rFonts w:ascii="Calibri" w:hAnsi="Calibri" w:cs="Times New Roman"/>
          <w:noProof/>
          <w:szCs w:val="24"/>
        </w:rPr>
        <w:t>: 8366–77.</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6</w:t>
      </w:r>
      <w:r w:rsidRPr="002A2075">
        <w:rPr>
          <w:rFonts w:ascii="Calibri" w:hAnsi="Calibri" w:cs="Times New Roman"/>
          <w:noProof/>
          <w:szCs w:val="24"/>
        </w:rPr>
        <w:tab/>
        <w:t xml:space="preserve">Kew OM, Wright PF, Agol VI, </w:t>
      </w:r>
      <w:r w:rsidRPr="002A2075">
        <w:rPr>
          <w:rFonts w:ascii="Calibri" w:hAnsi="Calibri" w:cs="Times New Roman"/>
          <w:i/>
          <w:iCs/>
          <w:noProof/>
          <w:szCs w:val="24"/>
        </w:rPr>
        <w:t>et al.</w:t>
      </w:r>
      <w:r w:rsidRPr="002A2075">
        <w:rPr>
          <w:rFonts w:ascii="Calibri" w:hAnsi="Calibri" w:cs="Times New Roman"/>
          <w:noProof/>
          <w:szCs w:val="24"/>
        </w:rPr>
        <w:t xml:space="preserve"> Policy and Practice Circulating vaccine-derived polioviruses: current state of knowledge. </w:t>
      </w:r>
      <w:r w:rsidRPr="002A2075">
        <w:rPr>
          <w:rFonts w:ascii="Calibri" w:hAnsi="Calibri" w:cs="Times New Roman"/>
          <w:i/>
          <w:iCs/>
          <w:noProof/>
          <w:szCs w:val="24"/>
        </w:rPr>
        <w:t>Bull World Health Organ</w:t>
      </w:r>
      <w:r w:rsidRPr="002A2075">
        <w:rPr>
          <w:rFonts w:ascii="Calibri" w:hAnsi="Calibri" w:cs="Times New Roman"/>
          <w:noProof/>
          <w:szCs w:val="24"/>
        </w:rPr>
        <w:t xml:space="preserve"> 2004; </w:t>
      </w:r>
      <w:r w:rsidRPr="002A2075">
        <w:rPr>
          <w:rFonts w:ascii="Calibri" w:hAnsi="Calibri" w:cs="Times New Roman"/>
          <w:b/>
          <w:bCs/>
          <w:noProof/>
          <w:szCs w:val="24"/>
        </w:rPr>
        <w:t>82</w:t>
      </w:r>
      <w:r w:rsidRPr="002A2075">
        <w:rPr>
          <w:rFonts w:ascii="Calibri" w:hAnsi="Calibri" w:cs="Times New Roman"/>
          <w:noProof/>
          <w:szCs w:val="24"/>
        </w:rPr>
        <w:t>.</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7</w:t>
      </w:r>
      <w:r w:rsidRPr="002A2075">
        <w:rPr>
          <w:rFonts w:ascii="Calibri" w:hAnsi="Calibri" w:cs="Times New Roman"/>
          <w:noProof/>
          <w:szCs w:val="24"/>
        </w:rPr>
        <w:tab/>
        <w:t>World Health Organization. Rationale and timelines for OPV withdrawal. 2016. https://web.archive.org/web/20160802182547/http://www.who.int/immunization/diseases/poliomyelitis/endgame_objective2/oral_polio_vaccine/planning/en/ (accessed Aug 2, 2016).</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8</w:t>
      </w:r>
      <w:r w:rsidRPr="002A2075">
        <w:rPr>
          <w:rFonts w:ascii="Calibri" w:hAnsi="Calibri" w:cs="Times New Roman"/>
          <w:noProof/>
          <w:szCs w:val="24"/>
        </w:rPr>
        <w:tab/>
        <w:t>Koopman J S, Henry, Park J H, Eisenberg M C, Ionides E L, Eisenberg J N. Dynamics Affecting the Risk of Silent Circulation When Oral Polio Vaccination Is Stopped. DOI:10.1101/058099.</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9</w:t>
      </w:r>
      <w:r w:rsidRPr="002A2075">
        <w:rPr>
          <w:rFonts w:ascii="Calibri" w:hAnsi="Calibri" w:cs="Times New Roman"/>
          <w:noProof/>
          <w:szCs w:val="24"/>
        </w:rPr>
        <w:tab/>
        <w:t>Thompson KM, Duintjer Tebbens RJ. Modeling the Dynamics of Oral Poliovirus Vaccine Cessation. DOI:10.1093/infdis/jit845.</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10</w:t>
      </w:r>
      <w:r w:rsidRPr="002A2075">
        <w:rPr>
          <w:rFonts w:ascii="Calibri" w:hAnsi="Calibri" w:cs="Times New Roman"/>
          <w:noProof/>
          <w:szCs w:val="24"/>
        </w:rPr>
        <w:tab/>
        <w:t>EMOD Documentation. 2016. http://idmod.org/idmdoc/#EMOD_top/GettingStartedTOC.htm (accessed Aug 2, 2016).</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11</w:t>
      </w:r>
      <w:r w:rsidRPr="002A2075">
        <w:rPr>
          <w:rFonts w:ascii="Calibri" w:hAnsi="Calibri" w:cs="Times New Roman"/>
          <w:noProof/>
          <w:szCs w:val="24"/>
        </w:rPr>
        <w:tab/>
        <w:t>POLIS: The polio information system. https://extranet.who.int/polis/Search (accessed Aug 2, 2016).</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12</w:t>
      </w:r>
      <w:r w:rsidRPr="002A2075">
        <w:rPr>
          <w:rFonts w:ascii="Calibri" w:hAnsi="Calibri" w:cs="Times New Roman"/>
          <w:noProof/>
          <w:szCs w:val="24"/>
        </w:rPr>
        <w:tab/>
        <w:t>World Health Organization Media Centre. Government of Nigeria reports 2 wild polio cases, first since July 2014. WHO. 2016. https://web.archive.org/web/20160818185430/http://www.who.int/mediacentre/news/releases/2016/nigeria-polio/en/ (accessed Aug 18, 2016).</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13</w:t>
      </w:r>
      <w:r w:rsidRPr="002A2075">
        <w:rPr>
          <w:rFonts w:ascii="Calibri" w:hAnsi="Calibri" w:cs="Times New Roman"/>
          <w:noProof/>
          <w:szCs w:val="24"/>
        </w:rPr>
        <w:tab/>
        <w:t>Global Polio Eradication Initiative. Key Countries, Nigeria; June 20, 2016. 2016. https://web.archive.org/web/20160620214959/http://www.polioeradication.org/Keycountries/Nigeria%28cVDPV%29.aspx.</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14</w:t>
      </w:r>
      <w:r w:rsidRPr="002A2075">
        <w:rPr>
          <w:rFonts w:ascii="Calibri" w:hAnsi="Calibri" w:cs="Times New Roman"/>
          <w:noProof/>
          <w:szCs w:val="24"/>
        </w:rPr>
        <w:tab/>
        <w:t xml:space="preserve">Klein DJ, Baym M, Eckhoff P, </w:t>
      </w:r>
      <w:r w:rsidRPr="002A2075">
        <w:rPr>
          <w:rFonts w:ascii="Calibri" w:hAnsi="Calibri" w:cs="Times New Roman"/>
          <w:i/>
          <w:iCs/>
          <w:noProof/>
          <w:szCs w:val="24"/>
        </w:rPr>
        <w:t>et al.</w:t>
      </w:r>
      <w:r w:rsidRPr="002A2075">
        <w:rPr>
          <w:rFonts w:ascii="Calibri" w:hAnsi="Calibri" w:cs="Times New Roman"/>
          <w:noProof/>
          <w:szCs w:val="24"/>
        </w:rPr>
        <w:t xml:space="preserve"> The Separatrix Algorithm for Synthesis and Analysis of Stochastic Simulations with Applications in Disease Modeling. </w:t>
      </w:r>
      <w:r w:rsidRPr="002A2075">
        <w:rPr>
          <w:rFonts w:ascii="Calibri" w:hAnsi="Calibri" w:cs="Times New Roman"/>
          <w:i/>
          <w:iCs/>
          <w:noProof/>
          <w:szCs w:val="24"/>
        </w:rPr>
        <w:t>PLoS One</w:t>
      </w:r>
      <w:r w:rsidRPr="002A2075">
        <w:rPr>
          <w:rFonts w:ascii="Calibri" w:hAnsi="Calibri" w:cs="Times New Roman"/>
          <w:noProof/>
          <w:szCs w:val="24"/>
        </w:rPr>
        <w:t xml:space="preserve"> 2014; </w:t>
      </w:r>
      <w:r w:rsidRPr="002A2075">
        <w:rPr>
          <w:rFonts w:ascii="Calibri" w:hAnsi="Calibri" w:cs="Times New Roman"/>
          <w:b/>
          <w:bCs/>
          <w:noProof/>
          <w:szCs w:val="24"/>
        </w:rPr>
        <w:t>9</w:t>
      </w:r>
      <w:r w:rsidRPr="002A2075">
        <w:rPr>
          <w:rFonts w:ascii="Calibri" w:hAnsi="Calibri" w:cs="Times New Roman"/>
          <w:noProof/>
          <w:szCs w:val="24"/>
        </w:rPr>
        <w:t>: e103467.</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15</w:t>
      </w:r>
      <w:r w:rsidRPr="002A2075">
        <w:rPr>
          <w:rFonts w:ascii="Calibri" w:hAnsi="Calibri" w:cs="Times New Roman"/>
          <w:noProof/>
          <w:szCs w:val="24"/>
        </w:rPr>
        <w:tab/>
        <w:t xml:space="preserve">Beale AJ. Efficacy and safety of oral poliovirus vaccine and inactivated poliovirus vaccine. </w:t>
      </w:r>
      <w:r w:rsidRPr="002A2075">
        <w:rPr>
          <w:rFonts w:ascii="Calibri" w:hAnsi="Calibri" w:cs="Times New Roman"/>
          <w:i/>
          <w:iCs/>
          <w:noProof/>
          <w:szCs w:val="24"/>
        </w:rPr>
        <w:t>Pediatr Infect Dis J</w:t>
      </w:r>
      <w:r w:rsidRPr="002A2075">
        <w:rPr>
          <w:rFonts w:ascii="Calibri" w:hAnsi="Calibri" w:cs="Times New Roman"/>
          <w:noProof/>
          <w:szCs w:val="24"/>
        </w:rPr>
        <w:t xml:space="preserve"> 1991; </w:t>
      </w:r>
      <w:r w:rsidRPr="002A2075">
        <w:rPr>
          <w:rFonts w:ascii="Calibri" w:hAnsi="Calibri" w:cs="Times New Roman"/>
          <w:b/>
          <w:bCs/>
          <w:noProof/>
          <w:szCs w:val="24"/>
        </w:rPr>
        <w:t>10</w:t>
      </w:r>
      <w:r w:rsidRPr="002A2075">
        <w:rPr>
          <w:rFonts w:ascii="Calibri" w:hAnsi="Calibri" w:cs="Times New Roman"/>
          <w:noProof/>
          <w:szCs w:val="24"/>
        </w:rPr>
        <w:t>: 970–2.</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16</w:t>
      </w:r>
      <w:r w:rsidRPr="002A2075">
        <w:rPr>
          <w:rFonts w:ascii="Calibri" w:hAnsi="Calibri" w:cs="Times New Roman"/>
          <w:noProof/>
          <w:szCs w:val="24"/>
        </w:rPr>
        <w:tab/>
        <w:t xml:space="preserve">Stickle G. Observed and Expected Poliomyelitis in the United States, 1958-1961. </w:t>
      </w:r>
      <w:r w:rsidRPr="002A2075">
        <w:rPr>
          <w:rFonts w:ascii="Calibri" w:hAnsi="Calibri" w:cs="Times New Roman"/>
          <w:i/>
          <w:iCs/>
          <w:noProof/>
          <w:szCs w:val="24"/>
        </w:rPr>
        <w:t>Am J Public Health</w:t>
      </w:r>
      <w:r w:rsidRPr="002A2075">
        <w:rPr>
          <w:rFonts w:ascii="Calibri" w:hAnsi="Calibri" w:cs="Times New Roman"/>
          <w:noProof/>
          <w:szCs w:val="24"/>
        </w:rPr>
        <w:t xml:space="preserve"> 1964; </w:t>
      </w:r>
      <w:r w:rsidRPr="002A2075">
        <w:rPr>
          <w:rFonts w:ascii="Calibri" w:hAnsi="Calibri" w:cs="Times New Roman"/>
          <w:b/>
          <w:bCs/>
          <w:noProof/>
          <w:szCs w:val="24"/>
        </w:rPr>
        <w:t>54</w:t>
      </w:r>
      <w:r w:rsidRPr="002A2075">
        <w:rPr>
          <w:rFonts w:ascii="Calibri" w:hAnsi="Calibri" w:cs="Times New Roman"/>
          <w:noProof/>
          <w:szCs w:val="24"/>
        </w:rPr>
        <w:t>: 1222–9.</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17</w:t>
      </w:r>
      <w:r w:rsidRPr="002A2075">
        <w:rPr>
          <w:rFonts w:ascii="Calibri" w:hAnsi="Calibri" w:cs="Times New Roman"/>
          <w:noProof/>
          <w:szCs w:val="24"/>
        </w:rPr>
        <w:tab/>
        <w:t xml:space="preserve">Hird TR, Grassly NC. Systematic review of mucosal immunity induced by oral and inactivated </w:t>
      </w:r>
      <w:r w:rsidRPr="002A2075">
        <w:rPr>
          <w:rFonts w:ascii="Calibri" w:hAnsi="Calibri" w:cs="Times New Roman"/>
          <w:noProof/>
          <w:szCs w:val="24"/>
        </w:rPr>
        <w:lastRenderedPageBreak/>
        <w:t xml:space="preserve">poliovirus vaccines against virus shedding following oral poliovirus challenge. </w:t>
      </w:r>
      <w:r w:rsidRPr="002A2075">
        <w:rPr>
          <w:rFonts w:ascii="Calibri" w:hAnsi="Calibri" w:cs="Times New Roman"/>
          <w:i/>
          <w:iCs/>
          <w:noProof/>
          <w:szCs w:val="24"/>
        </w:rPr>
        <w:t>PLoS Pathog</w:t>
      </w:r>
      <w:r w:rsidRPr="002A2075">
        <w:rPr>
          <w:rFonts w:ascii="Calibri" w:hAnsi="Calibri" w:cs="Times New Roman"/>
          <w:noProof/>
          <w:szCs w:val="24"/>
        </w:rPr>
        <w:t xml:space="preserve"> 2012; </w:t>
      </w:r>
      <w:r w:rsidRPr="002A2075">
        <w:rPr>
          <w:rFonts w:ascii="Calibri" w:hAnsi="Calibri" w:cs="Times New Roman"/>
          <w:b/>
          <w:bCs/>
          <w:noProof/>
          <w:szCs w:val="24"/>
        </w:rPr>
        <w:t>8</w:t>
      </w:r>
      <w:r w:rsidRPr="002A2075">
        <w:rPr>
          <w:rFonts w:ascii="Calibri" w:hAnsi="Calibri" w:cs="Times New Roman"/>
          <w:noProof/>
          <w:szCs w:val="24"/>
        </w:rPr>
        <w:t>: e1002599.</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18</w:t>
      </w:r>
      <w:r w:rsidRPr="002A2075">
        <w:rPr>
          <w:rFonts w:ascii="Calibri" w:hAnsi="Calibri" w:cs="Times New Roman"/>
          <w:noProof/>
          <w:szCs w:val="24"/>
        </w:rPr>
        <w:tab/>
        <w:t xml:space="preserve">Ghendon Y, Sanakoyeva I. Comparison of the resistance of the intestinal tract to poliomyelitis virus (Sabin’s strains) in persons after naturally and experimentally acquired immunity. </w:t>
      </w:r>
      <w:r w:rsidRPr="002A2075">
        <w:rPr>
          <w:rFonts w:ascii="Calibri" w:hAnsi="Calibri" w:cs="Times New Roman"/>
          <w:i/>
          <w:iCs/>
          <w:noProof/>
          <w:szCs w:val="24"/>
        </w:rPr>
        <w:t>Acta Virol</w:t>
      </w:r>
      <w:r w:rsidRPr="002A2075">
        <w:rPr>
          <w:rFonts w:ascii="Calibri" w:hAnsi="Calibri" w:cs="Times New Roman"/>
          <w:noProof/>
          <w:szCs w:val="24"/>
        </w:rPr>
        <w:t xml:space="preserve"> 1961. https://scholar.google.com/scholar?q=+Acta+Virol+1961+%3B5%3A265-73&amp;btnG=&amp;hl=en&amp;as_sdt=0%2C48#0 (accessed Sept 17, 2015).</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19</w:t>
      </w:r>
      <w:r w:rsidRPr="002A2075">
        <w:rPr>
          <w:rFonts w:ascii="Calibri" w:hAnsi="Calibri" w:cs="Times New Roman"/>
          <w:noProof/>
          <w:szCs w:val="24"/>
        </w:rPr>
        <w:tab/>
        <w:t>Global Polio Eradication Initiative. Polio this week as of 17 August 2016. 2016. https://web.archive.org/web/20160818185304/http://www.polioeradication.org/dataandmonitoring/poliothisweek.aspx (accessed Aug 18, 2016).</w:t>
      </w:r>
    </w:p>
    <w:p w:rsidR="002A2075" w:rsidRPr="002A2075" w:rsidRDefault="002A2075" w:rsidP="002A2075">
      <w:pPr>
        <w:widowControl w:val="0"/>
        <w:autoSpaceDE w:val="0"/>
        <w:autoSpaceDN w:val="0"/>
        <w:adjustRightInd w:val="0"/>
        <w:spacing w:line="240" w:lineRule="auto"/>
        <w:ind w:left="640" w:hanging="640"/>
        <w:rPr>
          <w:rFonts w:ascii="Calibri" w:hAnsi="Calibri" w:cs="Times New Roman"/>
          <w:noProof/>
          <w:szCs w:val="24"/>
        </w:rPr>
      </w:pPr>
      <w:r w:rsidRPr="002A2075">
        <w:rPr>
          <w:rFonts w:ascii="Calibri" w:hAnsi="Calibri" w:cs="Times New Roman"/>
          <w:noProof/>
          <w:szCs w:val="24"/>
        </w:rPr>
        <w:t>20</w:t>
      </w:r>
      <w:r w:rsidRPr="002A2075">
        <w:rPr>
          <w:rFonts w:ascii="Calibri" w:hAnsi="Calibri" w:cs="Times New Roman"/>
          <w:noProof/>
          <w:szCs w:val="24"/>
        </w:rPr>
        <w:tab/>
        <w:t>ECDC. Monitoring current threats: ECDC Communicable... 2014. https://web.archive.org/web/20160810013610/http://ecdc.europa.eu/en/press/news/_layouts/forms/News_DispForm.aspx?List=8db7286c-fe2d-476c-9133-18ff4cb1b568&amp;ID=1065 (accessed Aug 9, 2016).</w:t>
      </w:r>
    </w:p>
    <w:p w:rsidR="002A2075" w:rsidRPr="002A2075" w:rsidRDefault="002A2075" w:rsidP="002A2075">
      <w:pPr>
        <w:widowControl w:val="0"/>
        <w:autoSpaceDE w:val="0"/>
        <w:autoSpaceDN w:val="0"/>
        <w:adjustRightInd w:val="0"/>
        <w:spacing w:line="240" w:lineRule="auto"/>
        <w:ind w:left="640" w:hanging="640"/>
        <w:rPr>
          <w:rFonts w:ascii="Calibri" w:hAnsi="Calibri"/>
          <w:noProof/>
        </w:rPr>
      </w:pPr>
      <w:r w:rsidRPr="002A2075">
        <w:rPr>
          <w:rFonts w:ascii="Calibri" w:hAnsi="Calibri" w:cs="Times New Roman"/>
          <w:noProof/>
          <w:szCs w:val="24"/>
        </w:rPr>
        <w:t>21</w:t>
      </w:r>
      <w:r w:rsidRPr="002A2075">
        <w:rPr>
          <w:rFonts w:ascii="Calibri" w:hAnsi="Calibri" w:cs="Times New Roman"/>
          <w:noProof/>
          <w:szCs w:val="24"/>
        </w:rPr>
        <w:tab/>
        <w:t xml:space="preserve">Dunn G, Klapsa D, Wilton T, </w:t>
      </w:r>
      <w:r w:rsidRPr="002A2075">
        <w:rPr>
          <w:rFonts w:ascii="Calibri" w:hAnsi="Calibri" w:cs="Times New Roman"/>
          <w:i/>
          <w:iCs/>
          <w:noProof/>
          <w:szCs w:val="24"/>
        </w:rPr>
        <w:t>et al.</w:t>
      </w:r>
      <w:r w:rsidRPr="002A2075">
        <w:rPr>
          <w:rFonts w:ascii="Calibri" w:hAnsi="Calibri" w:cs="Times New Roman"/>
          <w:noProof/>
          <w:szCs w:val="24"/>
        </w:rPr>
        <w:t xml:space="preserve"> Twenty-Eight Years of Poliovirus Replication in an Immunodeficient Individual: Impact on the Global Polio Eradication Initiative. </w:t>
      </w:r>
      <w:r w:rsidRPr="002A2075">
        <w:rPr>
          <w:rFonts w:ascii="Calibri" w:hAnsi="Calibri" w:cs="Times New Roman"/>
          <w:i/>
          <w:iCs/>
          <w:noProof/>
          <w:szCs w:val="24"/>
        </w:rPr>
        <w:t>PLOS Pathog</w:t>
      </w:r>
      <w:r w:rsidRPr="002A2075">
        <w:rPr>
          <w:rFonts w:ascii="Calibri" w:hAnsi="Calibri" w:cs="Times New Roman"/>
          <w:noProof/>
          <w:szCs w:val="24"/>
        </w:rPr>
        <w:t xml:space="preserve"> 2015; </w:t>
      </w:r>
      <w:r w:rsidRPr="002A2075">
        <w:rPr>
          <w:rFonts w:ascii="Calibri" w:hAnsi="Calibri" w:cs="Times New Roman"/>
          <w:b/>
          <w:bCs/>
          <w:noProof/>
          <w:szCs w:val="24"/>
        </w:rPr>
        <w:t>11</w:t>
      </w:r>
      <w:r w:rsidRPr="002A2075">
        <w:rPr>
          <w:rFonts w:ascii="Calibri" w:hAnsi="Calibri" w:cs="Times New Roman"/>
          <w:noProof/>
          <w:szCs w:val="24"/>
        </w:rPr>
        <w:t>: e1005114.</w:t>
      </w:r>
    </w:p>
    <w:p w:rsidR="00303969" w:rsidRDefault="00BD21E4" w:rsidP="00303969">
      <w:r>
        <w:fldChar w:fldCharType="end"/>
      </w:r>
    </w:p>
    <w:p w:rsidR="00303969" w:rsidRPr="00303969" w:rsidRDefault="00303969" w:rsidP="00303969"/>
    <w:sectPr w:rsidR="00303969" w:rsidRPr="00303969">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1C12" w:rsidRDefault="00671C12" w:rsidP="00FA17D3">
      <w:pPr>
        <w:spacing w:after="0" w:line="240" w:lineRule="auto"/>
      </w:pPr>
      <w:r>
        <w:separator/>
      </w:r>
    </w:p>
  </w:endnote>
  <w:endnote w:type="continuationSeparator" w:id="0">
    <w:p w:rsidR="00671C12" w:rsidRDefault="00671C12" w:rsidP="00FA17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A17D3" w:rsidRDefault="00FA17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1C12" w:rsidRDefault="00671C12" w:rsidP="00FA17D3">
      <w:pPr>
        <w:spacing w:after="0" w:line="240" w:lineRule="auto"/>
      </w:pPr>
      <w:r>
        <w:separator/>
      </w:r>
    </w:p>
  </w:footnote>
  <w:footnote w:type="continuationSeparator" w:id="0">
    <w:p w:rsidR="00671C12" w:rsidRDefault="00671C12" w:rsidP="00FA17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3D0C4C"/>
    <w:multiLevelType w:val="hybridMultilevel"/>
    <w:tmpl w:val="C2780428"/>
    <w:lvl w:ilvl="0" w:tplc="0409000F">
      <w:start w:val="1"/>
      <w:numFmt w:val="decimal"/>
      <w:lvlText w:val="%1."/>
      <w:lvlJc w:val="left"/>
      <w:pPr>
        <w:ind w:left="825" w:hanging="360"/>
      </w:p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67A"/>
    <w:rsid w:val="0002746B"/>
    <w:rsid w:val="00032696"/>
    <w:rsid w:val="00042C1F"/>
    <w:rsid w:val="00095870"/>
    <w:rsid w:val="000C6D48"/>
    <w:rsid w:val="000D4E42"/>
    <w:rsid w:val="00135F8B"/>
    <w:rsid w:val="00151ACC"/>
    <w:rsid w:val="0019194C"/>
    <w:rsid w:val="001A18CF"/>
    <w:rsid w:val="001C259D"/>
    <w:rsid w:val="001E054D"/>
    <w:rsid w:val="001E7181"/>
    <w:rsid w:val="002002F9"/>
    <w:rsid w:val="0020391B"/>
    <w:rsid w:val="00214683"/>
    <w:rsid w:val="0022327B"/>
    <w:rsid w:val="0022567F"/>
    <w:rsid w:val="002349E5"/>
    <w:rsid w:val="002613BD"/>
    <w:rsid w:val="00280B3B"/>
    <w:rsid w:val="00284653"/>
    <w:rsid w:val="002973C1"/>
    <w:rsid w:val="002A2075"/>
    <w:rsid w:val="002B719C"/>
    <w:rsid w:val="002E5578"/>
    <w:rsid w:val="00303969"/>
    <w:rsid w:val="00327B97"/>
    <w:rsid w:val="00341899"/>
    <w:rsid w:val="003567A6"/>
    <w:rsid w:val="003B1297"/>
    <w:rsid w:val="003B3437"/>
    <w:rsid w:val="003D0AC8"/>
    <w:rsid w:val="003D436C"/>
    <w:rsid w:val="003E0761"/>
    <w:rsid w:val="00426D73"/>
    <w:rsid w:val="00445614"/>
    <w:rsid w:val="00452A90"/>
    <w:rsid w:val="00492935"/>
    <w:rsid w:val="00495242"/>
    <w:rsid w:val="004A44A8"/>
    <w:rsid w:val="004A689C"/>
    <w:rsid w:val="00515CA9"/>
    <w:rsid w:val="005455CC"/>
    <w:rsid w:val="0057483B"/>
    <w:rsid w:val="0059528B"/>
    <w:rsid w:val="005A1A32"/>
    <w:rsid w:val="006315B7"/>
    <w:rsid w:val="00641403"/>
    <w:rsid w:val="00667E1B"/>
    <w:rsid w:val="00671C12"/>
    <w:rsid w:val="00735904"/>
    <w:rsid w:val="00784B72"/>
    <w:rsid w:val="007F362D"/>
    <w:rsid w:val="007F3726"/>
    <w:rsid w:val="00813A60"/>
    <w:rsid w:val="008318A7"/>
    <w:rsid w:val="00840862"/>
    <w:rsid w:val="008449F6"/>
    <w:rsid w:val="00861C15"/>
    <w:rsid w:val="008657DE"/>
    <w:rsid w:val="00866487"/>
    <w:rsid w:val="00877DE1"/>
    <w:rsid w:val="00882167"/>
    <w:rsid w:val="008A0C96"/>
    <w:rsid w:val="008C06D5"/>
    <w:rsid w:val="008F03D7"/>
    <w:rsid w:val="009263E4"/>
    <w:rsid w:val="00941AD1"/>
    <w:rsid w:val="00976618"/>
    <w:rsid w:val="00976734"/>
    <w:rsid w:val="009A723C"/>
    <w:rsid w:val="009C067A"/>
    <w:rsid w:val="009C3C47"/>
    <w:rsid w:val="009C5FA9"/>
    <w:rsid w:val="009F584D"/>
    <w:rsid w:val="009F645B"/>
    <w:rsid w:val="00A12D22"/>
    <w:rsid w:val="00A20285"/>
    <w:rsid w:val="00AA3B86"/>
    <w:rsid w:val="00AC0729"/>
    <w:rsid w:val="00AC138C"/>
    <w:rsid w:val="00AE6016"/>
    <w:rsid w:val="00AF1910"/>
    <w:rsid w:val="00B02CAD"/>
    <w:rsid w:val="00B113E9"/>
    <w:rsid w:val="00B4570A"/>
    <w:rsid w:val="00B469DB"/>
    <w:rsid w:val="00B7354E"/>
    <w:rsid w:val="00BB22E3"/>
    <w:rsid w:val="00BC01BA"/>
    <w:rsid w:val="00BD21E4"/>
    <w:rsid w:val="00BE0514"/>
    <w:rsid w:val="00C2770C"/>
    <w:rsid w:val="00C63835"/>
    <w:rsid w:val="00C73742"/>
    <w:rsid w:val="00C73D39"/>
    <w:rsid w:val="00CB1E5B"/>
    <w:rsid w:val="00CB471D"/>
    <w:rsid w:val="00CC5BCC"/>
    <w:rsid w:val="00CE40E0"/>
    <w:rsid w:val="00D170AE"/>
    <w:rsid w:val="00D239C9"/>
    <w:rsid w:val="00D37C40"/>
    <w:rsid w:val="00DD4EC4"/>
    <w:rsid w:val="00DE0CE8"/>
    <w:rsid w:val="00E10BB5"/>
    <w:rsid w:val="00E52701"/>
    <w:rsid w:val="00E61FBE"/>
    <w:rsid w:val="00E71EC5"/>
    <w:rsid w:val="00E81051"/>
    <w:rsid w:val="00E845D6"/>
    <w:rsid w:val="00EA768A"/>
    <w:rsid w:val="00EB4FCD"/>
    <w:rsid w:val="00EF2D0E"/>
    <w:rsid w:val="00F44B6B"/>
    <w:rsid w:val="00F74B92"/>
    <w:rsid w:val="00FA17D3"/>
    <w:rsid w:val="00FC7ED0"/>
    <w:rsid w:val="00FE21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E75BD"/>
  <w15:chartTrackingRefBased/>
  <w15:docId w15:val="{BD7BC0B5-D9D3-4D4B-ADC8-A7F16CF7D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C6D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4FCD"/>
    <w:rPr>
      <w:color w:val="808080"/>
    </w:rPr>
  </w:style>
  <w:style w:type="paragraph" w:styleId="ListParagraph">
    <w:name w:val="List Paragraph"/>
    <w:basedOn w:val="Normal"/>
    <w:uiPriority w:val="34"/>
    <w:qFormat/>
    <w:rsid w:val="00FC7ED0"/>
    <w:pPr>
      <w:ind w:left="720"/>
      <w:contextualSpacing/>
    </w:pPr>
  </w:style>
  <w:style w:type="paragraph" w:styleId="Caption">
    <w:name w:val="caption"/>
    <w:basedOn w:val="Normal"/>
    <w:next w:val="Normal"/>
    <w:uiPriority w:val="35"/>
    <w:unhideWhenUsed/>
    <w:qFormat/>
    <w:rsid w:val="00861C1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A17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17D3"/>
  </w:style>
  <w:style w:type="paragraph" w:styleId="Footer">
    <w:name w:val="footer"/>
    <w:basedOn w:val="Normal"/>
    <w:link w:val="FooterChar"/>
    <w:uiPriority w:val="99"/>
    <w:unhideWhenUsed/>
    <w:rsid w:val="00FA17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17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4178C-3A38-4C3A-9E21-60C980E9B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45</TotalTime>
  <Pages>12</Pages>
  <Words>17216</Words>
  <Characters>98137</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cCarthy</dc:creator>
  <cp:keywords/>
  <dc:description/>
  <cp:lastModifiedBy>Kevin McCarthy</cp:lastModifiedBy>
  <cp:revision>11</cp:revision>
  <dcterms:created xsi:type="dcterms:W3CDTF">2016-05-04T17:28:00Z</dcterms:created>
  <dcterms:modified xsi:type="dcterms:W3CDTF">2016-08-26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bmc-infectious-diseases</vt:lpwstr>
  </property>
  <property fmtid="{D5CDD505-2E9C-101B-9397-08002B2CF9AE}" pid="12" name="Mendeley Recent Style Name 4_1">
    <vt:lpwstr>BMC Infectious Disease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lancet</vt:lpwstr>
  </property>
  <property fmtid="{D5CDD505-2E9C-101B-9397-08002B2CF9AE}" pid="22" name="Mendeley Recent Style Name 9_1">
    <vt:lpwstr>The Lancet</vt:lpwstr>
  </property>
  <property fmtid="{D5CDD505-2E9C-101B-9397-08002B2CF9AE}" pid="23" name="Mendeley Citation Style_1">
    <vt:lpwstr>http://www.zotero.org/styles/the-lancet</vt:lpwstr>
  </property>
  <property fmtid="{D5CDD505-2E9C-101B-9397-08002B2CF9AE}" pid="24" name="Mendeley Unique User Id_1">
    <vt:lpwstr>d8eaf2a8-e17d-377d-b33b-9a3ebd107266</vt:lpwstr>
  </property>
</Properties>
</file>